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41573" w:rsidRPr="00906E89" w:rsidRDefault="00041573" w:rsidP="00041573">
      <w:pPr>
        <w:pStyle w:val="SupplementaryMaterial"/>
        <w:rPr>
          <w:b w:val="0"/>
          <w:sz w:val="24"/>
          <w:szCs w:val="24"/>
        </w:rPr>
      </w:pPr>
      <w:r w:rsidRPr="00906E89">
        <w:rPr>
          <w:b w:val="0"/>
          <w:sz w:val="24"/>
          <w:szCs w:val="24"/>
        </w:rPr>
        <w:t>Supplementary</w:t>
      </w:r>
      <w:r w:rsidR="00976385" w:rsidRPr="00906E89">
        <w:rPr>
          <w:rFonts w:hint="eastAsia"/>
          <w:b w:val="0"/>
          <w:sz w:val="24"/>
          <w:szCs w:val="24"/>
          <w:lang w:eastAsia="zh-CN"/>
        </w:rPr>
        <w:t xml:space="preserve"> </w:t>
      </w:r>
      <w:r w:rsidR="00976385" w:rsidRPr="00906E89">
        <w:rPr>
          <w:b w:val="0"/>
          <w:sz w:val="24"/>
          <w:szCs w:val="24"/>
        </w:rPr>
        <w:t>Table</w:t>
      </w:r>
    </w:p>
    <w:p w:rsidR="008B2E8C" w:rsidRPr="00906E89" w:rsidRDefault="008B2E8C" w:rsidP="00D26E9A">
      <w:pPr>
        <w:widowControl/>
        <w:spacing w:before="240" w:after="120" w:line="240" w:lineRule="atLeast"/>
        <w:jc w:val="center"/>
        <w:rPr>
          <w:rFonts w:ascii="Times New Roman" w:eastAsia="Times New Roman" w:hAnsi="Times New Roman" w:cs="Times New Roman"/>
          <w:kern w:val="0"/>
          <w:sz w:val="24"/>
          <w:szCs w:val="24"/>
          <w:lang w:eastAsia="de-DE"/>
        </w:rPr>
      </w:pPr>
      <w:proofErr w:type="gramStart"/>
      <w:r w:rsidRPr="00906E89">
        <w:rPr>
          <w:rFonts w:ascii="Times New Roman" w:eastAsia="Times New Roman" w:hAnsi="Times New Roman" w:cs="Times New Roman"/>
          <w:kern w:val="0"/>
          <w:sz w:val="24"/>
          <w:szCs w:val="24"/>
          <w:lang w:eastAsia="de-DE"/>
        </w:rPr>
        <w:t>Table-</w:t>
      </w:r>
      <w:r w:rsidR="00243210" w:rsidRPr="00906E89">
        <w:rPr>
          <w:rFonts w:ascii="Times New Roman" w:hAnsi="Times New Roman" w:cs="Times New Roman" w:hint="eastAsia"/>
          <w:kern w:val="0"/>
          <w:sz w:val="24"/>
          <w:szCs w:val="24"/>
        </w:rPr>
        <w:t>1</w:t>
      </w:r>
      <w:r w:rsidRPr="00906E89">
        <w:rPr>
          <w:rFonts w:ascii="Times New Roman" w:eastAsia="Times New Roman" w:hAnsi="Times New Roman" w:cs="Times New Roman"/>
          <w:kern w:val="0"/>
          <w:sz w:val="24"/>
          <w:szCs w:val="24"/>
          <w:lang w:eastAsia="de-DE"/>
        </w:rPr>
        <w:t>.</w:t>
      </w:r>
      <w:proofErr w:type="gramEnd"/>
      <w:r w:rsidRPr="00906E89">
        <w:rPr>
          <w:rFonts w:ascii="Times New Roman" w:eastAsia="Times New Roman" w:hAnsi="Times New Roman" w:cs="Times New Roman"/>
          <w:kern w:val="0"/>
          <w:sz w:val="24"/>
          <w:szCs w:val="24"/>
          <w:lang w:eastAsia="de-DE"/>
        </w:rPr>
        <w:t xml:space="preserve"> Overview of </w:t>
      </w:r>
      <w:proofErr w:type="spellStart"/>
      <w:r w:rsidRPr="00906E89">
        <w:rPr>
          <w:rFonts w:ascii="Times New Roman" w:eastAsia="Times New Roman" w:hAnsi="Times New Roman" w:cs="Times New Roman"/>
          <w:kern w:val="0"/>
          <w:sz w:val="24"/>
          <w:szCs w:val="24"/>
          <w:lang w:eastAsia="de-DE"/>
        </w:rPr>
        <w:t>tetraspanin</w:t>
      </w:r>
      <w:proofErr w:type="spellEnd"/>
      <w:r w:rsidRPr="00906E89">
        <w:rPr>
          <w:rFonts w:ascii="Times New Roman" w:eastAsia="Times New Roman" w:hAnsi="Times New Roman" w:cs="Times New Roman"/>
          <w:kern w:val="0"/>
          <w:sz w:val="24"/>
          <w:szCs w:val="24"/>
          <w:lang w:eastAsia="de-DE"/>
        </w:rPr>
        <w:t xml:space="preserve"> superfamily</w:t>
      </w:r>
    </w:p>
    <w:tbl>
      <w:tblPr>
        <w:tblStyle w:val="-2"/>
        <w:tblW w:w="0" w:type="auto"/>
        <w:jc w:val="center"/>
        <w:tblLook w:val="04A0" w:firstRow="1" w:lastRow="0" w:firstColumn="1" w:lastColumn="0" w:noHBand="0" w:noVBand="1"/>
      </w:tblPr>
      <w:tblGrid>
        <w:gridCol w:w="1418"/>
        <w:gridCol w:w="2835"/>
        <w:gridCol w:w="9497"/>
      </w:tblGrid>
      <w:tr w:rsidR="008B2E8C" w:rsidRPr="00906E89" w:rsidTr="00E4520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TSPANs</w:t>
            </w:r>
          </w:p>
        </w:tc>
        <w:tc>
          <w:tcPr>
            <w:tcW w:w="2835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Aliases in the </w:t>
            </w:r>
            <w:proofErr w:type="spellStart"/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GenBank</w:t>
            </w:r>
            <w:proofErr w:type="spellEnd"/>
          </w:p>
        </w:tc>
        <w:tc>
          <w:tcPr>
            <w:tcW w:w="9497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Phenotypes of KO mice</w:t>
            </w:r>
          </w:p>
        </w:tc>
      </w:tr>
      <w:tr w:rsidR="008B2E8C" w:rsidRPr="00906E89" w:rsidTr="00E4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1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NET1, TM4C, TM4SF</w:t>
            </w:r>
          </w:p>
        </w:tc>
        <w:tc>
          <w:tcPr>
            <w:tcW w:w="9497" w:type="dxa"/>
          </w:tcPr>
          <w:p w:rsidR="008B2E8C" w:rsidRPr="00906E89" w:rsidRDefault="008B2E8C" w:rsidP="008B2E8C">
            <w:pPr>
              <w:widowControl/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/</w:t>
            </w:r>
          </w:p>
        </w:tc>
      </w:tr>
      <w:tr w:rsidR="008B2E8C" w:rsidRPr="00906E89" w:rsidTr="00E4520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2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NET3, TSN2</w:t>
            </w:r>
          </w:p>
        </w:tc>
        <w:tc>
          <w:tcPr>
            <w:tcW w:w="9497" w:type="dxa"/>
          </w:tcPr>
          <w:p w:rsidR="008B2E8C" w:rsidRPr="00906E89" w:rsidRDefault="008B2E8C" w:rsidP="008B2E8C">
            <w:pPr>
              <w:widowControl/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/</w:t>
            </w:r>
          </w:p>
        </w:tc>
      </w:tr>
      <w:tr w:rsidR="008B2E8C" w:rsidRPr="00906E89" w:rsidTr="00E4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3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TM4A, TM4SF8</w:t>
            </w:r>
          </w:p>
        </w:tc>
        <w:tc>
          <w:tcPr>
            <w:tcW w:w="9497" w:type="dxa"/>
          </w:tcPr>
          <w:p w:rsidR="008B2E8C" w:rsidRPr="00906E89" w:rsidRDefault="008B2E8C" w:rsidP="00664D46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TSPAN3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ice were born without overt defects, but, TSPAN3 deletion impaired leukemia stem cell self-renewal and disease propagation and markedly improved survival in acute </w:t>
            </w:r>
            <w:proofErr w:type="spellStart"/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myelogenous</w:t>
            </w:r>
            <w:proofErr w:type="spellEnd"/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leukemia </w:t>
            </w:r>
            <w:r w:rsidR="00664D46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mouse model</w:t>
            </w:r>
            <w:r w:rsidR="00664D46" w:rsidRPr="00906E89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 xml:space="preserve"> 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Ld29uPC9BdXRob3I+PFllYXI+MjAxNTwvWWVhcj48UmVj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Ld29uPC9BdXRob3I+PFllYXI+MjAxNTwvWWVhcj48UmVj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t>(Kwon et al., 2015; Seipold et al., 2017)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.</w:t>
            </w:r>
          </w:p>
        </w:tc>
      </w:tr>
      <w:tr w:rsidR="008B2E8C" w:rsidRPr="00906E89" w:rsidTr="00E4520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4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NAG2, TETRASPAN, TM4SF7</w:t>
            </w:r>
          </w:p>
        </w:tc>
        <w:tc>
          <w:tcPr>
            <w:tcW w:w="9497" w:type="dxa"/>
          </w:tcPr>
          <w:p w:rsidR="008B2E8C" w:rsidRPr="00906E89" w:rsidRDefault="008B2E8C" w:rsidP="008B2E8C">
            <w:pPr>
              <w:widowControl/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/</w:t>
            </w:r>
          </w:p>
        </w:tc>
      </w:tr>
      <w:tr w:rsidR="008B2E8C" w:rsidRPr="00906E89" w:rsidTr="00E4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5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NET4, TM4SF9</w:t>
            </w:r>
          </w:p>
        </w:tc>
        <w:tc>
          <w:tcPr>
            <w:tcW w:w="9497" w:type="dxa"/>
          </w:tcPr>
          <w:p w:rsidR="008B2E8C" w:rsidRPr="00906E89" w:rsidRDefault="008B2E8C" w:rsidP="008B2E8C">
            <w:pPr>
              <w:widowControl/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/</w:t>
            </w:r>
          </w:p>
        </w:tc>
      </w:tr>
      <w:tr w:rsidR="008B2E8C" w:rsidRPr="00906E89" w:rsidTr="00E4520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6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T245, TM4SF6</w:t>
            </w:r>
          </w:p>
        </w:tc>
        <w:tc>
          <w:tcPr>
            <w:tcW w:w="9497" w:type="dxa"/>
          </w:tcPr>
          <w:p w:rsidR="008B2E8C" w:rsidRPr="00906E89" w:rsidRDefault="008B2E8C" w:rsidP="00543BAD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TSPAN6 deficiency enhanced basal synaptic transmission, impaired long term potentiation </w:t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begin">
                <w:fldData xml:space="preserve">PEVuZE5vdGU+PENpdGU+PEF1dGhvcj5TYWxhczwvQXV0aG9yPjxZZWFyPjIwMTc8L1llYXI+PFJl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begin">
                <w:fldData xml:space="preserve">PEVuZE5vdGU+PENpdGU+PEF1dGhvcj5TYWxhczwvQXV0aG9yPjxZZWFyPjIwMTc8L1llYXI+PFJl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kern w:val="0"/>
                <w:sz w:val="24"/>
                <w:szCs w:val="24"/>
                <w:lang w:eastAsia="de-DE"/>
              </w:rPr>
              <w:t>(Salas et al., 2017)</w:t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, and altered the amyloid precursor protein processing in neurons </w:t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begin">
                <w:fldData xml:space="preserve">PEVuZE5vdGU+PENpdGU+PEF1dGhvcj5HdWl4PC9BdXRob3I+PFllYXI+MjAxNzwvWWVhcj48UmVj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begin">
                <w:fldData xml:space="preserve">PEVuZE5vdGU+PENpdGU+PEF1dGhvcj5HdWl4PC9BdXRob3I+PFllYXI+MjAxNzwvWWVhcj48UmVj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kern w:val="0"/>
                <w:sz w:val="24"/>
                <w:szCs w:val="24"/>
                <w:lang w:eastAsia="de-DE"/>
              </w:rPr>
              <w:t>(Guix et al., 2017)</w:t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.</w:t>
            </w:r>
          </w:p>
        </w:tc>
      </w:tr>
      <w:tr w:rsidR="008B2E8C" w:rsidRPr="00906E89" w:rsidTr="00E4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7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A15, CCG-B7, CD231, DXS1692E, MRX58, MXS1, TALLA-1, TM4SF2, TM4SF2b</w:t>
            </w:r>
          </w:p>
        </w:tc>
        <w:tc>
          <w:tcPr>
            <w:tcW w:w="9497" w:type="dxa"/>
          </w:tcPr>
          <w:p w:rsidR="008B2E8C" w:rsidRPr="00906E89" w:rsidRDefault="008B2E8C" w:rsidP="008B2E8C">
            <w:pPr>
              <w:widowControl/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/</w:t>
            </w:r>
          </w:p>
        </w:tc>
      </w:tr>
      <w:tr w:rsidR="008B2E8C" w:rsidRPr="00906E89" w:rsidTr="00E4520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8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CO-029, TM4SF3</w:t>
            </w:r>
          </w:p>
        </w:tc>
        <w:tc>
          <w:tcPr>
            <w:tcW w:w="9497" w:type="dxa"/>
          </w:tcPr>
          <w:p w:rsidR="00664D46" w:rsidRPr="00906E89" w:rsidRDefault="008B2E8C" w:rsidP="00664D46">
            <w:pPr>
              <w:widowControl/>
              <w:shd w:val="clear" w:color="auto" w:fill="FFFFFF"/>
              <w:spacing w:line="240" w:lineRule="atLeast"/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Body weight, bone mineral density and phosphorus levels were reduced in male TSPAN8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 mice </w:t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begin"/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instrText xml:space="preserve"> ADDIN EN.CITE &lt;EndNote&gt;&lt;Cite&gt;&lt;Author&gt;Champy&lt;/Author&gt;&lt;Year&gt;2011&lt;/Year&gt;&lt;RecNum&gt;18&lt;/RecNum&gt;&lt;DisplayText&gt;(Champy et al., 2011)&lt;/DisplayText&gt;&lt;record&gt;&lt;rec-number&gt;18&lt;/rec-number&gt;&lt;foreign-keys&gt;&lt;key app="EN" db-id="aazzwvr0medweteawfu55exg2zvat5prp5aa" timestamp="1568536640"&gt;18&lt;/key&gt;&lt;/foreign-keys&gt;&lt;ref-type name="Journal Article"&gt;17&lt;/ref-type&gt;&lt;contributors&gt;&lt;authors&gt;&lt;author&gt;Champy, M. F.&lt;/author&gt;&lt;author&gt;Le Voci, L.&lt;/author&gt;&lt;author&gt;Selloum, M.&lt;/author&gt;&lt;author&gt;Peterson, L. B.&lt;/author&gt;&lt;author&gt;Cumiskey, A. M.&lt;/author&gt;&lt;author&gt;Blom, D.&lt;/author&gt;&lt;/authors&gt;&lt;/contributors&gt;&lt;auth-address&gt;Institut Clinique de la Souris / Mouse Clinical Institute, Illkirch Cedex, France.&lt;/auth-address&gt;&lt;titles&gt;&lt;title&gt;Reduced body weight in male Tspan8-deficient mice&lt;/title&gt;&lt;secondary-title&gt;Int J Obes (Lond)&lt;/secondary-title&gt;&lt;/titles&gt;&lt;periodical&gt;&lt;full-title&gt;Int J Obes (Lond)&lt;/full-title&gt;&lt;/periodical&gt;&lt;pages&gt;605-17&lt;/pages&gt;&lt;volume&gt;35&lt;/volume&gt;&lt;number&gt;4&lt;/number&gt;&lt;keywords&gt;&lt;keyword&gt;Animals&lt;/keyword&gt;&lt;keyword&gt;Antigens, Neoplasm/genetics&lt;/keyword&gt;&lt;keyword&gt;Body Weight/physiology&lt;/keyword&gt;&lt;keyword&gt;Diabetes Mellitus, Type 2/genetics/*metabolism&lt;/keyword&gt;&lt;keyword&gt;Female&lt;/keyword&gt;&lt;keyword&gt;Genome-Wide Association Study&lt;/keyword&gt;&lt;keyword&gt;Insulin Resistance/genetics/*physiology&lt;/keyword&gt;&lt;keyword&gt;Male&lt;/keyword&gt;&lt;keyword&gt;Membrane Glycoproteins/*deficiency/genetics&lt;/keyword&gt;&lt;keyword&gt;Mice&lt;/keyword&gt;&lt;keyword&gt;Mice, Inbred C57BL&lt;/keyword&gt;&lt;keyword&gt;Mice, Knockout&lt;/keyword&gt;&lt;keyword&gt;Obesity/genetics/*metabolism&lt;/keyword&gt;&lt;keyword&gt;Sex Factors&lt;/keyword&gt;&lt;keyword&gt;Tetraspanins&lt;/keyword&gt;&lt;/keywords&gt;&lt;dates&gt;&lt;year&gt;2011&lt;/year&gt;&lt;pub-dates&gt;&lt;date&gt;Apr&lt;/date&gt;&lt;/pub-dates&gt;&lt;/dates&gt;&lt;isbn&gt;1476-5497 (Electronic)&amp;#xD;0307-0565 (Linking)&lt;/isbn&gt;&lt;accession-num&gt;20733586&lt;/accession-num&gt;&lt;urls&gt;&lt;related-urls&gt;&lt;url&gt;https://www.ncbi.nlm.nih.gov/pubmed/20733586&lt;/url&gt;&lt;/related-urls&gt;&lt;/urls&gt;&lt;electronic-resource-num&gt;10.1038/ijo.2010.165&lt;/electronic-resource-num&gt;&lt;/record&gt;&lt;/Cite&gt;&lt;/EndNote&gt;</w:instrText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kern w:val="0"/>
                <w:sz w:val="24"/>
                <w:szCs w:val="24"/>
                <w:lang w:eastAsia="de-DE"/>
              </w:rPr>
              <w:t>(Champy et al., 2011)</w:t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.</w:t>
            </w:r>
          </w:p>
          <w:p w:rsidR="008B2E8C" w:rsidRPr="00906E89" w:rsidRDefault="008B2E8C" w:rsidP="00DA032A">
            <w:pPr>
              <w:widowControl/>
              <w:shd w:val="clear" w:color="auto" w:fill="FFFFFF"/>
              <w:spacing w:line="240" w:lineRule="atLeast"/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The leukocyte migration, wound repair and angiogenesis were defected, and metastasis was impaired in TSPAN8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, and TSPAN8/CD151 double KO mice </w:t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begin">
                <w:fldData xml:space="preserve">PEVuZE5vdGU+PENpdGU+PEF1dGhvcj5aaGFvPC9BdXRob3I+PFllYXI+MjAxODwvWWVhcj48UmVj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</w:fldData>
              </w:fldChar>
            </w:r>
            <w:r w:rsidR="00DA032A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instrText xml:space="preserve"> ADDIN EN.CITE </w:instrText>
            </w:r>
            <w:r w:rsidR="00DA032A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begin">
                <w:fldData xml:space="preserve">PEVuZE5vdGU+PENpdGU+PEF1dGhvcj5aaGFvPC9BdXRob3I+PFllYXI+MjAxODwvWWVhcj48UmVj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</w:fldData>
              </w:fldChar>
            </w:r>
            <w:r w:rsidR="00DA032A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instrText xml:space="preserve"> ADDIN EN.CITE.DATA </w:instrText>
            </w:r>
            <w:r w:rsidR="00DA032A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</w:r>
            <w:r w:rsidR="00DA032A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separate"/>
            </w:r>
            <w:r w:rsidR="00DA032A" w:rsidRPr="00906E89">
              <w:rPr>
                <w:rFonts w:ascii="Times New Roman" w:eastAsia="Times New Roman" w:hAnsi="Times New Roman" w:cs="Times New Roman"/>
                <w:noProof/>
                <w:color w:val="auto"/>
                <w:kern w:val="0"/>
                <w:sz w:val="24"/>
                <w:szCs w:val="24"/>
                <w:lang w:eastAsia="de-DE"/>
              </w:rPr>
              <w:t>(Zhao et al., 2018a)</w:t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.</w:t>
            </w:r>
            <w:r w:rsidR="00DA032A" w:rsidRPr="00906E89">
              <w:rPr>
                <w:rFonts w:ascii="Times New Roman" w:hAnsi="Times New Roman" w:cs="Times New Roman" w:hint="eastAsia"/>
                <w:color w:val="auto"/>
                <w:kern w:val="0"/>
                <w:sz w:val="24"/>
                <w:szCs w:val="24"/>
              </w:rPr>
              <w:t xml:space="preserve"> </w:t>
            </w:r>
            <w:r w:rsidR="00DA032A" w:rsidRPr="00906E89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</w:rPr>
              <w:t>M</w:t>
            </w:r>
            <w:r w:rsidR="00DA032A" w:rsidRPr="00906E89">
              <w:rPr>
                <w:rFonts w:ascii="Times New Roman" w:hAnsi="Times New Roman" w:cs="Times New Roman" w:hint="eastAsia"/>
                <w:color w:val="auto"/>
                <w:kern w:val="0"/>
                <w:sz w:val="24"/>
                <w:szCs w:val="24"/>
              </w:rPr>
              <w:t xml:space="preserve">oreover, the </w:t>
            </w:r>
            <w:r w:rsidR="00DA032A" w:rsidRPr="00906E89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</w:rPr>
              <w:t xml:space="preserve">impaired angiogenesis in </w:t>
            </w:r>
            <w:r w:rsidR="00DA032A" w:rsidRPr="00906E89">
              <w:rPr>
                <w:rFonts w:ascii="Times New Roman" w:hAnsi="Times New Roman" w:cs="Times New Roman" w:hint="eastAsia"/>
                <w:color w:val="auto"/>
                <w:kern w:val="0"/>
                <w:sz w:val="24"/>
                <w:szCs w:val="24"/>
              </w:rPr>
              <w:t>KO</w:t>
            </w:r>
            <w:r w:rsidR="00DA032A" w:rsidRPr="00906E89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</w:rPr>
              <w:t xml:space="preserve"> mice </w:t>
            </w:r>
            <w:r w:rsidR="00DA032A" w:rsidRPr="00906E89">
              <w:rPr>
                <w:rFonts w:ascii="Times New Roman" w:hAnsi="Times New Roman" w:cs="Times New Roman" w:hint="eastAsia"/>
                <w:color w:val="auto"/>
                <w:kern w:val="0"/>
                <w:sz w:val="24"/>
                <w:szCs w:val="24"/>
              </w:rPr>
              <w:t xml:space="preserve">can be rescued </w:t>
            </w:r>
            <w:r w:rsidR="00DA032A" w:rsidRPr="00906E89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</w:rPr>
              <w:t>by</w:t>
            </w:r>
            <w:r w:rsidR="00DA032A"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 wild type</w:t>
            </w:r>
            <w:r w:rsidR="00DA032A" w:rsidRPr="00906E89">
              <w:rPr>
                <w:rFonts w:ascii="Times New Roman" w:eastAsia="Times New Roman" w:hAnsi="Times New Roman" w:cs="Times New Roman" w:hint="eastAsia"/>
                <w:color w:val="auto"/>
                <w:kern w:val="0"/>
                <w:sz w:val="24"/>
                <w:szCs w:val="24"/>
                <w:lang w:eastAsia="de-DE"/>
              </w:rPr>
              <w:t>-</w:t>
            </w:r>
            <w:r w:rsidR="00DA032A"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serum </w:t>
            </w:r>
            <w:proofErr w:type="spellStart"/>
            <w:r w:rsidR="00DA032A"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exosome</w:t>
            </w:r>
            <w:proofErr w:type="spellEnd"/>
            <w:r w:rsidR="00DA032A" w:rsidRPr="00906E89">
              <w:rPr>
                <w:rFonts w:ascii="Times New Roman" w:hAnsi="Times New Roman" w:cs="Times New Roman" w:hint="eastAsia"/>
                <w:color w:val="auto"/>
                <w:kern w:val="0"/>
                <w:sz w:val="24"/>
                <w:szCs w:val="24"/>
              </w:rPr>
              <w:t xml:space="preserve"> </w:t>
            </w:r>
            <w:r w:rsidR="00DA032A" w:rsidRPr="00906E89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aaGFvPC9BdXRob3I+PFllYXI+MjAxODwvWWVhcj48UmVj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==
</w:fldData>
              </w:fldChar>
            </w:r>
            <w:r w:rsidR="00DA032A" w:rsidRPr="00906E89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</w:rPr>
              <w:instrText xml:space="preserve"> ADDIN EN.CITE </w:instrText>
            </w:r>
            <w:r w:rsidR="00DA032A" w:rsidRPr="00906E89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aaGFvPC9BdXRob3I+PFllYXI+MjAxODwvWWVhcj48UmVj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==
</w:fldData>
              </w:fldChar>
            </w:r>
            <w:r w:rsidR="00DA032A" w:rsidRPr="00906E89"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</w:rPr>
              <w:instrText xml:space="preserve"> ADDIN EN.CITE.DATA </w:instrText>
            </w:r>
            <w:r w:rsidR="00DA032A" w:rsidRPr="00906E89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="00DA032A" w:rsidRPr="00906E89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="00DA032A" w:rsidRPr="00906E89">
              <w:rPr>
                <w:rFonts w:ascii="Times New Roman" w:hAnsi="Times New Roman" w:cs="Times New Roman"/>
                <w:kern w:val="0"/>
                <w:sz w:val="24"/>
                <w:szCs w:val="24"/>
              </w:rPr>
            </w:r>
            <w:r w:rsidR="00DA032A" w:rsidRPr="00906E89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separate"/>
            </w:r>
            <w:r w:rsidR="00DA032A" w:rsidRPr="00906E89">
              <w:rPr>
                <w:rFonts w:ascii="Times New Roman" w:hAnsi="Times New Roman" w:cs="Times New Roman"/>
                <w:noProof/>
                <w:color w:val="auto"/>
                <w:kern w:val="0"/>
                <w:sz w:val="24"/>
                <w:szCs w:val="24"/>
              </w:rPr>
              <w:t>(Zhao et al., 2018b)</w:t>
            </w:r>
            <w:r w:rsidR="00DA032A" w:rsidRPr="00906E89">
              <w:rPr>
                <w:rFonts w:ascii="Times New Roman" w:hAnsi="Times New Roman" w:cs="Times New Roman"/>
                <w:kern w:val="0"/>
                <w:sz w:val="24"/>
                <w:szCs w:val="24"/>
              </w:rPr>
              <w:fldChar w:fldCharType="end"/>
            </w:r>
            <w:r w:rsidR="00DA032A" w:rsidRPr="00906E89">
              <w:rPr>
                <w:rFonts w:ascii="Times New Roman" w:hAnsi="Times New Roman" w:cs="Times New Roman" w:hint="eastAsia"/>
                <w:color w:val="auto"/>
                <w:kern w:val="0"/>
                <w:sz w:val="24"/>
                <w:szCs w:val="24"/>
              </w:rPr>
              <w:t>.</w:t>
            </w:r>
          </w:p>
        </w:tc>
      </w:tr>
      <w:tr w:rsidR="008B2E8C" w:rsidRPr="00906E89" w:rsidTr="00E4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lastRenderedPageBreak/>
              <w:t>TSPAN 9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NET5, PP1057</w:t>
            </w:r>
          </w:p>
        </w:tc>
        <w:tc>
          <w:tcPr>
            <w:tcW w:w="9497" w:type="dxa"/>
          </w:tcPr>
          <w:p w:rsidR="008B2E8C" w:rsidRPr="00906E89" w:rsidRDefault="008B2E8C" w:rsidP="00543BAD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TSPAN9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 mice had normal body weights and the normal numbers of blood cells, however, platelets from TSPAN9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 mice had a mild but specific defect in GPVI-induced platelet aggregation and secretion </w:t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begin">
                <w:fldData xml:space="preserve">PEVuZE5vdGU+PENpdGU+PEF1dGhvcj5IYWluaW5nPC9BdXRob3I+PFllYXI+MjAxNzwvWWVhcj48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begin">
                <w:fldData xml:space="preserve">PEVuZE5vdGU+PENpdGU+PEF1dGhvcj5IYWluaW5nPC9BdXRob3I+PFllYXI+MjAxNzwvWWVhcj48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kern w:val="0"/>
                <w:sz w:val="24"/>
                <w:szCs w:val="24"/>
                <w:lang w:eastAsia="de-DE"/>
              </w:rPr>
              <w:t>(Haining et al., 2017)</w:t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.</w:t>
            </w:r>
          </w:p>
        </w:tc>
      </w:tr>
      <w:tr w:rsidR="008B2E8C" w:rsidRPr="00906E89" w:rsidTr="00E4520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10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OCSP</w:t>
            </w:r>
          </w:p>
        </w:tc>
        <w:tc>
          <w:tcPr>
            <w:tcW w:w="9497" w:type="dxa"/>
          </w:tcPr>
          <w:p w:rsidR="008B2E8C" w:rsidRPr="00906E89" w:rsidRDefault="008B2E8C" w:rsidP="008B2E8C">
            <w:pPr>
              <w:widowControl/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/</w:t>
            </w:r>
          </w:p>
        </w:tc>
      </w:tr>
      <w:tr w:rsidR="008B2E8C" w:rsidRPr="00906E89" w:rsidTr="00E4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11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VSSW1971</w:t>
            </w:r>
          </w:p>
        </w:tc>
        <w:tc>
          <w:tcPr>
            <w:tcW w:w="9497" w:type="dxa"/>
          </w:tcPr>
          <w:p w:rsidR="008B2E8C" w:rsidRPr="00906E89" w:rsidRDefault="008B2E8C" w:rsidP="008B2E8C">
            <w:pPr>
              <w:widowControl/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/</w:t>
            </w:r>
          </w:p>
        </w:tc>
      </w:tr>
      <w:tr w:rsidR="008B2E8C" w:rsidRPr="00906E89" w:rsidTr="00E4520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12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EVR5, NET2, TM4SF12</w:t>
            </w:r>
          </w:p>
        </w:tc>
        <w:tc>
          <w:tcPr>
            <w:tcW w:w="9497" w:type="dxa"/>
          </w:tcPr>
          <w:p w:rsidR="00102352" w:rsidRPr="00906E89" w:rsidRDefault="00502915" w:rsidP="00B37D9C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0"/>
                <w:sz w:val="24"/>
                <w:szCs w:val="24"/>
              </w:rPr>
            </w:pPr>
            <w:r w:rsidRPr="00906E89">
              <w:rPr>
                <w:rStyle w:val="a5"/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TSPAN12</w:t>
            </w:r>
            <w:r w:rsidRPr="00906E89">
              <w:rPr>
                <w:rStyle w:val="a5"/>
                <w:color w:val="auto"/>
                <w:vertAlign w:val="superscript"/>
              </w:rPr>
              <w:t>-/-</w:t>
            </w:r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  <w:vertAlign w:val="superscript"/>
              </w:rPr>
              <w:t xml:space="preserve"> </w:t>
            </w:r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mice displayed that the centrifugal outgrowth of the </w:t>
            </w:r>
            <w:hyperlink r:id="rId8" w:tooltip="Learn more about Nerve Fiber from ScienceDirect's AI-generated Topic Pages" w:history="1">
              <w:r w:rsidRPr="00906E89">
                <w:rPr>
                  <w:rFonts w:ascii="Times New Roman" w:hAnsi="Times New Roman" w:cs="Times New Roman"/>
                  <w:color w:val="auto"/>
                  <w:sz w:val="24"/>
                  <w:szCs w:val="24"/>
                </w:rPr>
                <w:t>nerve fiber</w:t>
              </w:r>
            </w:hyperlink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layer vasculature was moderately delayed in</w:t>
            </w:r>
            <w:r w:rsidRPr="00906E89">
              <w:rPr>
                <w:rStyle w:val="a5"/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</w:t>
            </w:r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retinas between postnatal day 5 (P5) and P12 </w:t>
            </w:r>
            <w:r w:rsidRPr="00906E8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 &lt;EndNote&gt;&lt;Cite&gt;&lt;Author&gt;Junge&lt;/Author&gt;&lt;Year&gt;2009&lt;/Year&gt;&lt;RecNum&gt;191&lt;/RecNum&gt;&lt;DisplayText&gt;(Junge et al., 2009)&lt;/DisplayText&gt;&lt;record&gt;&lt;rec-number&gt;191&lt;/rec-number&gt;&lt;foreign-keys&gt;&lt;key app="EN" db-id="20prff9vh50wtcepwrw5pfxc5z9dw0525f0w" timestamp="1586417544"&gt;191&lt;/key&gt;&lt;/foreign-keys&gt;&lt;ref-type name="Journal Article"&gt;17&lt;/ref-type&gt;&lt;contributors&gt;&lt;authors&gt;&lt;author&gt;Junge, H. J.&lt;/author&gt;&lt;author&gt;Yang, S.&lt;/author&gt;&lt;author&gt;Burton, J. B.&lt;/author&gt;&lt;author&gt;Paes, K.&lt;/author&gt;&lt;author&gt;Shu, X.&lt;/author&gt;&lt;author&gt;French, D. M.&lt;/author&gt;&lt;author&gt;Costa, M.&lt;/author&gt;&lt;author&gt;Rice, D. S.&lt;/author&gt;&lt;author&gt;Ye, W.&lt;/author&gt;&lt;/authors&gt;&lt;/contributors&gt;&lt;auth-address&gt;Tumor Biology and Angiogenesis Department, Genentech Inc., 1 DNA Way, South San Francisco, CA 94080, USA.&lt;/auth-address&gt;&lt;titles&gt;&lt;title&gt;TSPAN12 regulates retinal vascular development by promoting Norrin- but not Wnt-induced FZD4/beta-catenin signaling&lt;/title&gt;&lt;secondary-title&gt;Cell&lt;/secondary-title&gt;&lt;alt-title&gt;Cell&lt;/alt-title&gt;&lt;/titles&gt;&lt;periodical&gt;&lt;full-title&gt;Cell&lt;/full-title&gt;&lt;/periodical&gt;&lt;alt-periodical&gt;&lt;full-title&gt;Cell&lt;/full-title&gt;&lt;/alt-periodical&gt;&lt;pages&gt;299-311&lt;/pages&gt;&lt;volume&gt;139&lt;/volume&gt;&lt;number&gt;2&lt;/number&gt;&lt;edition&gt;2009/10/20&lt;/edition&gt;&lt;keywords&gt;&lt;keyword&gt;Animals&lt;/keyword&gt;&lt;keyword&gt;Diterpenes&lt;/keyword&gt;&lt;keyword&gt;Endothelial Cells/metabolism&lt;/keyword&gt;&lt;keyword&gt;Frizzled Receptors/genetics/*metabolism&lt;/keyword&gt;&lt;keyword&gt;Humans&lt;/keyword&gt;&lt;keyword&gt;Membrane Proteins/*metabolism&lt;/keyword&gt;&lt;keyword&gt;Mice&lt;/keyword&gt;&lt;keyword&gt;Receptors, G-Protein-Coupled/genetics/*metabolism&lt;/keyword&gt;&lt;keyword&gt;Retina/*embryology&lt;/keyword&gt;&lt;keyword&gt;*Signal Transduction&lt;/keyword&gt;&lt;keyword&gt;Tetraspanins&lt;/keyword&gt;&lt;keyword&gt;beta Catenin/genetics/*metabolism&lt;/keyword&gt;&lt;/keywords&gt;&lt;dates&gt;&lt;year&gt;2009&lt;/year&gt;&lt;pub-dates&gt;&lt;date&gt;Oct 16&lt;/date&gt;&lt;/pub-dates&gt;&lt;/dates&gt;&lt;isbn&gt;0092-8674&lt;/isbn&gt;&lt;accession-num&gt;19837033&lt;/accession-num&gt;&lt;urls&gt;&lt;/urls&gt;&lt;electronic-resource-num&gt;10.1016/j.cell.2009.07.048&lt;/electronic-resource-num&gt;&lt;remote-database-provider&gt;NLM&lt;/remote-database-provider&gt;&lt;language&gt;eng&lt;/language&gt;&lt;/record&gt;&lt;/Cite&gt;&lt;/EndNote&gt;</w:instrText>
            </w:r>
            <w:r w:rsidRPr="00906E8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906E89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(Junge et al., 2009)</w:t>
            </w:r>
            <w:r w:rsidRPr="00906E8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; at P11, vertical sprouts and outer </w:t>
            </w:r>
            <w:proofErr w:type="spellStart"/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plexiform</w:t>
            </w:r>
            <w:proofErr w:type="spellEnd"/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layer capillaries were completely absent in </w:t>
            </w:r>
            <w:r w:rsidRPr="00906E89">
              <w:rPr>
                <w:rStyle w:val="a5"/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TSPAN12</w:t>
            </w:r>
            <w:r w:rsidRPr="00906E89">
              <w:rPr>
                <w:rFonts w:ascii="Times New Roman" w:eastAsia="MS Mincho" w:hAnsi="Times New Roman" w:cs="Times New Roman"/>
                <w:i/>
                <w:color w:val="auto"/>
                <w:sz w:val="24"/>
                <w:szCs w:val="24"/>
                <w:vertAlign w:val="superscript"/>
              </w:rPr>
              <w:t>-</w:t>
            </w:r>
            <w:r w:rsidRPr="00906E89">
              <w:rPr>
                <w:rFonts w:ascii="Times New Roman" w:hAnsi="Times New Roman" w:cs="Times New Roman"/>
                <w:i/>
                <w:color w:val="auto"/>
                <w:sz w:val="24"/>
                <w:szCs w:val="24"/>
                <w:vertAlign w:val="superscript"/>
              </w:rPr>
              <w:t>/</w:t>
            </w:r>
            <w:r w:rsidRPr="00906E89">
              <w:rPr>
                <w:rFonts w:ascii="Times New Roman" w:eastAsia="MS Mincho" w:hAnsi="Times New Roman" w:cs="Times New Roman"/>
                <w:i/>
                <w:color w:val="auto"/>
                <w:sz w:val="24"/>
                <w:szCs w:val="24"/>
                <w:vertAlign w:val="superscript"/>
              </w:rPr>
              <w:t>-</w:t>
            </w:r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mice, while both were appeared in </w:t>
            </w:r>
            <w:r w:rsidRPr="00906E89">
              <w:rPr>
                <w:rStyle w:val="a5"/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TSPAN12</w:t>
            </w:r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  <w:vertAlign w:val="superscript"/>
              </w:rPr>
              <w:t>+/+</w:t>
            </w:r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mice, and the outer </w:t>
            </w:r>
            <w:proofErr w:type="spellStart"/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plexiform</w:t>
            </w:r>
            <w:proofErr w:type="spellEnd"/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layer remains avascular in adult </w:t>
            </w:r>
            <w:r w:rsidRPr="00906E89">
              <w:rPr>
                <w:rStyle w:val="a5"/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TSPAN12</w:t>
            </w:r>
            <w:r w:rsidRPr="00906E89">
              <w:rPr>
                <w:rFonts w:ascii="Times New Roman" w:eastAsia="MS Mincho" w:hAnsi="Times New Roman" w:cs="Times New Roman"/>
                <w:i/>
                <w:color w:val="auto"/>
                <w:sz w:val="24"/>
                <w:szCs w:val="24"/>
                <w:vertAlign w:val="superscript"/>
              </w:rPr>
              <w:t>-</w:t>
            </w:r>
            <w:r w:rsidRPr="00906E89">
              <w:rPr>
                <w:rFonts w:ascii="Times New Roman" w:hAnsi="Times New Roman" w:cs="Times New Roman"/>
                <w:i/>
                <w:color w:val="auto"/>
                <w:sz w:val="24"/>
                <w:szCs w:val="24"/>
                <w:vertAlign w:val="superscript"/>
              </w:rPr>
              <w:t>/</w:t>
            </w:r>
            <w:r w:rsidRPr="00906E89">
              <w:rPr>
                <w:rFonts w:ascii="Times New Roman" w:eastAsia="MS Mincho" w:hAnsi="Times New Roman" w:cs="Times New Roman"/>
                <w:i/>
                <w:color w:val="auto"/>
                <w:sz w:val="24"/>
                <w:szCs w:val="24"/>
                <w:vertAlign w:val="superscript"/>
              </w:rPr>
              <w:t>-</w:t>
            </w:r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mice </w:t>
            </w:r>
            <w:r w:rsidRPr="00906E8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 &lt;EndNote&gt;&lt;Cite&gt;&lt;Author&gt;Junge&lt;/Author&gt;&lt;Year&gt;2009&lt;/Year&gt;&lt;RecNum&gt;191&lt;/RecNum&gt;&lt;DisplayText&gt;(Junge et al., 2009)&lt;/DisplayText&gt;&lt;record&gt;&lt;rec-number&gt;191&lt;/rec-number&gt;&lt;foreign-keys&gt;&lt;key app="EN" db-id="20prff9vh50wtcepwrw5pfxc5z9dw0525f0w" timestamp="1586417544"&gt;191&lt;/key&gt;&lt;/foreign-keys&gt;&lt;ref-type name="Journal Article"&gt;17&lt;/ref-type&gt;&lt;contributors&gt;&lt;authors&gt;&lt;author&gt;Junge, H. J.&lt;/author&gt;&lt;author&gt;Yang, S.&lt;/author&gt;&lt;author&gt;Burton, J. B.&lt;/author&gt;&lt;author&gt;Paes, K.&lt;/author&gt;&lt;author&gt;Shu, X.&lt;/author&gt;&lt;author&gt;French, D. M.&lt;/author&gt;&lt;author&gt;Costa, M.&lt;/author&gt;&lt;author&gt;Rice, D. S.&lt;/author&gt;&lt;author&gt;Ye, W.&lt;/author&gt;&lt;/authors&gt;&lt;/contributors&gt;&lt;auth-address&gt;Tumor Biology and Angiogenesis Department, Genentech Inc., 1 DNA Way, South San Francisco, CA 94080, USA.&lt;/auth-address&gt;&lt;titles&gt;&lt;title&gt;TSPAN12 regulates retinal vascular development by promoting Norrin- but not Wnt-induced FZD4/beta-catenin signaling&lt;/title&gt;&lt;secondary-title&gt;Cell&lt;/secondary-title&gt;&lt;alt-title&gt;Cell&lt;/alt-title&gt;&lt;/titles&gt;&lt;periodical&gt;&lt;full-title&gt;Cell&lt;/full-title&gt;&lt;/periodical&gt;&lt;alt-periodical&gt;&lt;full-title&gt;Cell&lt;/full-title&gt;&lt;/alt-periodical&gt;&lt;pages&gt;299-311&lt;/pages&gt;&lt;volume&gt;139&lt;/volume&gt;&lt;number&gt;2&lt;/number&gt;&lt;edition&gt;2009/10/20&lt;/edition&gt;&lt;keywords&gt;&lt;keyword&gt;Animals&lt;/keyword&gt;&lt;keyword&gt;Diterpenes&lt;/keyword&gt;&lt;keyword&gt;Endothelial Cells/metabolism&lt;/keyword&gt;&lt;keyword&gt;Frizzled Receptors/genetics/*metabolism&lt;/keyword&gt;&lt;keyword&gt;Humans&lt;/keyword&gt;&lt;keyword&gt;Membrane Proteins/*metabolism&lt;/keyword&gt;&lt;keyword&gt;Mice&lt;/keyword&gt;&lt;keyword&gt;Receptors, G-Protein-Coupled/genetics/*metabolism&lt;/keyword&gt;&lt;keyword&gt;Retina/*embryology&lt;/keyword&gt;&lt;keyword&gt;*Signal Transduction&lt;/keyword&gt;&lt;keyword&gt;Tetraspanins&lt;/keyword&gt;&lt;keyword&gt;beta Catenin/genetics/*metabolism&lt;/keyword&gt;&lt;/keywords&gt;&lt;dates&gt;&lt;year&gt;2009&lt;/year&gt;&lt;pub-dates&gt;&lt;date&gt;Oct 16&lt;/date&gt;&lt;/pub-dates&gt;&lt;/dates&gt;&lt;isbn&gt;0092-8674&lt;/isbn&gt;&lt;accession-num&gt;19837033&lt;/accession-num&gt;&lt;urls&gt;&lt;/urls&gt;&lt;electronic-resource-num&gt;10.1016/j.cell.2009.07.048&lt;/electronic-resource-num&gt;&lt;remote-database-provider&gt;NLM&lt;/remote-database-provider&gt;&lt;language&gt;eng&lt;/language&gt;&lt;/record&gt;&lt;/Cite&gt;&lt;/EndNote&gt;</w:instrText>
            </w:r>
            <w:r w:rsidRPr="00906E8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906E89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(Junge et al., 2009)</w:t>
            </w:r>
            <w:r w:rsidRPr="00906E8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; the </w:t>
            </w:r>
            <w:hyperlink r:id="rId9" w:tooltip="Learn more about Thickness from ScienceDirect's AI-generated Topic Pages" w:history="1">
              <w:r w:rsidRPr="00906E89">
                <w:rPr>
                  <w:rFonts w:ascii="Times New Roman" w:hAnsi="Times New Roman" w:cs="Times New Roman"/>
                  <w:color w:val="auto"/>
                  <w:sz w:val="24"/>
                  <w:szCs w:val="24"/>
                </w:rPr>
                <w:t>thickness</w:t>
              </w:r>
            </w:hyperlink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of the outer nuclear layer in </w:t>
            </w:r>
            <w:r w:rsidRPr="00906E89">
              <w:rPr>
                <w:rStyle w:val="a5"/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TSPAN12</w:t>
            </w:r>
            <w:r w:rsidRPr="00906E89">
              <w:rPr>
                <w:rFonts w:ascii="Times New Roman" w:eastAsia="MS Mincho" w:hAnsi="Times New Roman" w:cs="Times New Roman"/>
                <w:i/>
                <w:color w:val="auto"/>
                <w:sz w:val="24"/>
                <w:szCs w:val="24"/>
                <w:vertAlign w:val="superscript"/>
              </w:rPr>
              <w:t>-</w:t>
            </w:r>
            <w:r w:rsidRPr="00906E89">
              <w:rPr>
                <w:rFonts w:ascii="Times New Roman" w:hAnsi="Times New Roman" w:cs="Times New Roman"/>
                <w:i/>
                <w:color w:val="auto"/>
                <w:sz w:val="24"/>
                <w:szCs w:val="24"/>
                <w:vertAlign w:val="superscript"/>
              </w:rPr>
              <w:t>/</w:t>
            </w:r>
            <w:r w:rsidRPr="00906E89">
              <w:rPr>
                <w:rFonts w:ascii="Times New Roman" w:eastAsia="MS Mincho" w:hAnsi="Times New Roman" w:cs="Times New Roman"/>
                <w:i/>
                <w:color w:val="auto"/>
                <w:sz w:val="24"/>
                <w:szCs w:val="24"/>
                <w:vertAlign w:val="superscript"/>
              </w:rPr>
              <w:t>-</w:t>
            </w:r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retinas was consistently reduced in adult but not neonatal mice </w:t>
            </w:r>
            <w:r w:rsidRPr="00906E8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 &lt;EndNote&gt;&lt;Cite&gt;&lt;Author&gt;Junge&lt;/Author&gt;&lt;Year&gt;2009&lt;/Year&gt;&lt;RecNum&gt;191&lt;/RecNum&gt;&lt;DisplayText&gt;(Junge et al., 2009)&lt;/DisplayText&gt;&lt;record&gt;&lt;rec-number&gt;191&lt;/rec-number&gt;&lt;foreign-keys&gt;&lt;key app="EN" db-id="20prff9vh50wtcepwrw5pfxc5z9dw0525f0w" timestamp="1586417544"&gt;191&lt;/key&gt;&lt;/foreign-keys&gt;&lt;ref-type name="Journal Article"&gt;17&lt;/ref-type&gt;&lt;contributors&gt;&lt;authors&gt;&lt;author&gt;Junge, H. J.&lt;/author&gt;&lt;author&gt;Yang, S.&lt;/author&gt;&lt;author&gt;Burton, J. B.&lt;/author&gt;&lt;author&gt;Paes, K.&lt;/author&gt;&lt;author&gt;Shu, X.&lt;/author&gt;&lt;author&gt;French, D. M.&lt;/author&gt;&lt;author&gt;Costa, M.&lt;/author&gt;&lt;author&gt;Rice, D. S.&lt;/author&gt;&lt;author&gt;Ye, W.&lt;/author&gt;&lt;/authors&gt;&lt;/contributors&gt;&lt;auth-address&gt;Tumor Biology and Angiogenesis Department, Genentech Inc., 1 DNA Way, South San Francisco, CA 94080, USA.&lt;/auth-address&gt;&lt;titles&gt;&lt;title&gt;TSPAN12 regulates retinal vascular development by promoting Norrin- but not Wnt-induced FZD4/beta-catenin signaling&lt;/title&gt;&lt;secondary-title&gt;Cell&lt;/secondary-title&gt;&lt;alt-title&gt;Cell&lt;/alt-title&gt;&lt;/titles&gt;&lt;periodical&gt;&lt;full-title&gt;Cell&lt;/full-title&gt;&lt;/periodical&gt;&lt;alt-periodical&gt;&lt;full-title&gt;Cell&lt;/full-title&gt;&lt;/alt-periodical&gt;&lt;pages&gt;299-311&lt;/pages&gt;&lt;volume&gt;139&lt;/volume&gt;&lt;number&gt;2&lt;/number&gt;&lt;edition&gt;2009/10/20&lt;/edition&gt;&lt;keywords&gt;&lt;keyword&gt;Animals&lt;/keyword&gt;&lt;keyword&gt;Diterpenes&lt;/keyword&gt;&lt;keyword&gt;Endothelial Cells/metabolism&lt;/keyword&gt;&lt;keyword&gt;Frizzled Receptors/genetics/*metabolism&lt;/keyword&gt;&lt;keyword&gt;Humans&lt;/keyword&gt;&lt;keyword&gt;Membrane Proteins/*metabolism&lt;/keyword&gt;&lt;keyword&gt;Mice&lt;/keyword&gt;&lt;keyword&gt;Receptors, G-Protein-Coupled/genetics/*metabolism&lt;/keyword&gt;&lt;keyword&gt;Retina/*embryology&lt;/keyword&gt;&lt;keyword&gt;*Signal Transduction&lt;/keyword&gt;&lt;keyword&gt;Tetraspanins&lt;/keyword&gt;&lt;keyword&gt;beta Catenin/genetics/*metabolism&lt;/keyword&gt;&lt;/keywords&gt;&lt;dates&gt;&lt;year&gt;2009&lt;/year&gt;&lt;pub-dates&gt;&lt;date&gt;Oct 16&lt;/date&gt;&lt;/pub-dates&gt;&lt;/dates&gt;&lt;isbn&gt;0092-8674&lt;/isbn&gt;&lt;accession-num&gt;19837033&lt;/accession-num&gt;&lt;urls&gt;&lt;/urls&gt;&lt;electronic-resource-num&gt;10.1016/j.cell.2009.07.048&lt;/electronic-resource-num&gt;&lt;remote-database-provider&gt;NLM&lt;/remote-database-provider&gt;&lt;language&gt;eng&lt;/language&gt;&lt;/record&gt;&lt;/Cite&gt;&lt;/EndNote&gt;</w:instrText>
            </w:r>
            <w:r w:rsidRPr="00906E8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906E89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(Junge et al., 2009)</w:t>
            </w:r>
            <w:r w:rsidRPr="00906E8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906E89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. Moreover, </w:t>
            </w:r>
            <w:r w:rsidRPr="00906E89">
              <w:rPr>
                <w:rStyle w:val="captions"/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formation of </w:t>
            </w:r>
            <w:proofErr w:type="spellStart"/>
            <w:r w:rsidRPr="00906E89">
              <w:rPr>
                <w:rStyle w:val="captions"/>
                <w:rFonts w:ascii="Times New Roman" w:hAnsi="Times New Roman" w:cs="Times New Roman"/>
                <w:color w:val="auto"/>
                <w:sz w:val="24"/>
                <w:szCs w:val="24"/>
              </w:rPr>
              <w:t>microaneurisms</w:t>
            </w:r>
            <w:proofErr w:type="spellEnd"/>
            <w:r w:rsidRPr="00906E89">
              <w:rPr>
                <w:rStyle w:val="captions"/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, aberrant fenestration, and delayed </w:t>
            </w:r>
            <w:proofErr w:type="spellStart"/>
            <w:r w:rsidRPr="00906E89">
              <w:rPr>
                <w:rStyle w:val="captions"/>
                <w:rFonts w:ascii="Times New Roman" w:hAnsi="Times New Roman" w:cs="Times New Roman"/>
                <w:color w:val="auto"/>
                <w:sz w:val="24"/>
                <w:szCs w:val="24"/>
              </w:rPr>
              <w:t>hyaloid</w:t>
            </w:r>
            <w:proofErr w:type="spellEnd"/>
            <w:r w:rsidRPr="00906E89">
              <w:rPr>
                <w:rStyle w:val="captions"/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vessel regression are displayed in </w:t>
            </w:r>
            <w:r w:rsidRPr="00906E89">
              <w:rPr>
                <w:rStyle w:val="a5"/>
                <w:rFonts w:ascii="Times New Roman" w:hAnsi="Times New Roman" w:cs="Times New Roman"/>
                <w:i w:val="0"/>
                <w:color w:val="auto"/>
                <w:sz w:val="24"/>
                <w:szCs w:val="24"/>
              </w:rPr>
              <w:t>TSPAN12</w:t>
            </w:r>
            <w:r w:rsidRPr="00906E89">
              <w:rPr>
                <w:rFonts w:ascii="Times New Roman" w:eastAsia="MS Mincho" w:hAnsi="Times New Roman" w:cs="Times New Roman"/>
                <w:i/>
                <w:color w:val="auto"/>
                <w:sz w:val="24"/>
                <w:szCs w:val="24"/>
                <w:vertAlign w:val="superscript"/>
              </w:rPr>
              <w:t>-</w:t>
            </w:r>
            <w:r w:rsidRPr="00906E89">
              <w:rPr>
                <w:rFonts w:ascii="Times New Roman" w:hAnsi="Times New Roman" w:cs="Times New Roman"/>
                <w:i/>
                <w:color w:val="auto"/>
                <w:sz w:val="24"/>
                <w:szCs w:val="24"/>
                <w:vertAlign w:val="superscript"/>
              </w:rPr>
              <w:t>/</w:t>
            </w:r>
            <w:r w:rsidRPr="00906E89">
              <w:rPr>
                <w:rFonts w:ascii="Times New Roman" w:eastAsia="MS Mincho" w:hAnsi="Times New Roman" w:cs="Times New Roman"/>
                <w:i/>
                <w:color w:val="auto"/>
                <w:sz w:val="24"/>
                <w:szCs w:val="24"/>
                <w:vertAlign w:val="superscript"/>
              </w:rPr>
              <w:t>-</w:t>
            </w:r>
            <w:r w:rsidRPr="00906E89">
              <w:rPr>
                <w:rStyle w:val="captions"/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mice </w:t>
            </w:r>
            <w:r w:rsidRPr="00906E89">
              <w:rPr>
                <w:rStyle w:val="captions"/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906E89">
              <w:rPr>
                <w:rStyle w:val="captions"/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 &lt;EndNote&gt;&lt;Cite&gt;&lt;Author&gt;Junge&lt;/Author&gt;&lt;Year&gt;2009&lt;/Year&gt;&lt;RecNum&gt;191&lt;/RecNum&gt;&lt;DisplayText&gt;(Junge et al., 2009)&lt;/DisplayText&gt;&lt;record&gt;&lt;rec-number&gt;191&lt;/rec-number&gt;&lt;foreign-keys&gt;&lt;key app="EN" db-id="20prff9vh50wtcepwrw5pfxc5z9dw0525f0w" timestamp="1586417544"&gt;191&lt;/key&gt;&lt;/foreign-keys&gt;&lt;ref-type name="Journal Article"&gt;17&lt;/ref-type&gt;&lt;contributors&gt;&lt;authors&gt;&lt;author&gt;Junge, H. J.&lt;/author&gt;&lt;author&gt;Yang, S.&lt;/author&gt;&lt;author&gt;Burton, J. B.&lt;/author&gt;&lt;author&gt;Paes, K.&lt;/author&gt;&lt;author&gt;Shu, X.&lt;/author&gt;&lt;author&gt;French, D. M.&lt;/author&gt;&lt;author&gt;Costa, M.&lt;/author&gt;&lt;author&gt;Rice, D. S.&lt;/author&gt;&lt;author&gt;Ye, W.&lt;/author&gt;&lt;/authors&gt;&lt;/contributors&gt;&lt;auth-address&gt;Tumor Biology and Angiogenesis Department, Genentech Inc., 1 DNA Way, South San Francisco, CA 94080, USA.&lt;/auth-address&gt;&lt;titles&gt;&lt;title&gt;TSPAN12 regulates retinal vascular development by promoting Norrin- but not Wnt-induced FZD4/beta-catenin signaling&lt;/title&gt;&lt;secondary-title&gt;Cell&lt;/secondary-title&gt;&lt;alt-title&gt;Cell&lt;/alt-title&gt;&lt;/titles&gt;&lt;periodical&gt;&lt;full-title&gt;Cell&lt;/full-title&gt;&lt;/periodical&gt;&lt;alt-periodical&gt;&lt;full-title&gt;Cell&lt;/full-title&gt;&lt;/alt-periodical&gt;&lt;pages&gt;299-311&lt;/pages&gt;&lt;volume&gt;139&lt;/volume&gt;&lt;number&gt;2&lt;/number&gt;&lt;edition&gt;2009/10/20&lt;/edition&gt;&lt;keywords&gt;&lt;keyword&gt;Animals&lt;/keyword&gt;&lt;keyword&gt;Diterpenes&lt;/keyword&gt;&lt;keyword&gt;Endothelial Cells/metabolism&lt;/keyword&gt;&lt;keyword&gt;Frizzled Receptors/genetics/*metabolism&lt;/keyword&gt;&lt;keyword&gt;Humans&lt;/keyword&gt;&lt;keyword&gt;Membrane Proteins/*metabolism&lt;/keyword&gt;&lt;keyword&gt;Mice&lt;/keyword&gt;&lt;keyword&gt;Receptors, G-Protein-Coupled/genetics/*metabolism&lt;/keyword&gt;&lt;keyword&gt;Retina/*embryology&lt;/keyword&gt;&lt;keyword&gt;*Signal Transduction&lt;/keyword&gt;&lt;keyword&gt;Tetraspanins&lt;/keyword&gt;&lt;keyword&gt;beta Catenin/genetics/*metabolism&lt;/keyword&gt;&lt;/keywords&gt;&lt;dates&gt;&lt;year&gt;2009&lt;/year&gt;&lt;pub-dates&gt;&lt;date&gt;Oct 16&lt;/date&gt;&lt;/pub-dates&gt;&lt;/dates&gt;&lt;isbn&gt;0092-8674&lt;/isbn&gt;&lt;accession-num&gt;19837033&lt;/accession-num&gt;&lt;urls&gt;&lt;/urls&gt;&lt;electronic-resource-num&gt;10.1016/j.cell.2009.07.048&lt;/electronic-resource-num&gt;&lt;remote-database-provider&gt;NLM&lt;/remote-database-provider&gt;&lt;language&gt;eng&lt;/language&gt;&lt;/record&gt;&lt;/Cite&gt;&lt;/EndNote&gt;</w:instrText>
            </w:r>
            <w:r w:rsidRPr="00906E89">
              <w:rPr>
                <w:rStyle w:val="captions"/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906E89">
              <w:rPr>
                <w:rStyle w:val="captions"/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(Junge et al., 2009)</w:t>
            </w:r>
            <w:r w:rsidRPr="00906E89">
              <w:rPr>
                <w:rStyle w:val="captions"/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906E89">
              <w:rPr>
                <w:rStyle w:val="captions"/>
                <w:rFonts w:ascii="Times New Roman" w:hAnsi="Times New Roman" w:cs="Times New Roman"/>
                <w:color w:val="auto"/>
                <w:sz w:val="24"/>
                <w:szCs w:val="24"/>
              </w:rPr>
              <w:t>.</w:t>
            </w:r>
          </w:p>
        </w:tc>
      </w:tr>
      <w:tr w:rsidR="008B2E8C" w:rsidRPr="00906E89" w:rsidTr="00E4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13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NET6, TM4SF13</w:t>
            </w:r>
          </w:p>
        </w:tc>
        <w:tc>
          <w:tcPr>
            <w:tcW w:w="9497" w:type="dxa"/>
          </w:tcPr>
          <w:p w:rsidR="008B2E8C" w:rsidRPr="00906E89" w:rsidRDefault="008B2E8C" w:rsidP="008B2E8C">
            <w:pPr>
              <w:widowControl/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/</w:t>
            </w:r>
          </w:p>
        </w:tc>
      </w:tr>
      <w:tr w:rsidR="008B2E8C" w:rsidRPr="00906E89" w:rsidTr="00E4520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14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DC-TM4F2, TM4SF14</w:t>
            </w:r>
          </w:p>
        </w:tc>
        <w:tc>
          <w:tcPr>
            <w:tcW w:w="9497" w:type="dxa"/>
          </w:tcPr>
          <w:p w:rsidR="008B2E8C" w:rsidRPr="00906E89" w:rsidRDefault="008B2E8C" w:rsidP="008B2E8C">
            <w:pPr>
              <w:widowControl/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/</w:t>
            </w:r>
          </w:p>
        </w:tc>
      </w:tr>
      <w:tr w:rsidR="008B2E8C" w:rsidRPr="00906E89" w:rsidTr="00E4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15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2700063A19Rik, NET7, TM4SF15</w:t>
            </w:r>
          </w:p>
        </w:tc>
        <w:tc>
          <w:tcPr>
            <w:tcW w:w="9497" w:type="dxa"/>
          </w:tcPr>
          <w:p w:rsidR="008B2E8C" w:rsidRPr="00906E89" w:rsidRDefault="008B2E8C" w:rsidP="008B2E8C">
            <w:pPr>
              <w:widowControl/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/</w:t>
            </w:r>
          </w:p>
        </w:tc>
      </w:tr>
      <w:tr w:rsidR="008B2E8C" w:rsidRPr="00906E89" w:rsidTr="00E4520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16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TM-8, TM4-B, TM4SF16</w:t>
            </w:r>
          </w:p>
        </w:tc>
        <w:tc>
          <w:tcPr>
            <w:tcW w:w="9497" w:type="dxa"/>
          </w:tcPr>
          <w:p w:rsidR="008B2E8C" w:rsidRPr="00906E89" w:rsidRDefault="008B2E8C" w:rsidP="008B2E8C">
            <w:pPr>
              <w:widowControl/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/</w:t>
            </w:r>
          </w:p>
        </w:tc>
      </w:tr>
      <w:tr w:rsidR="008B2E8C" w:rsidRPr="00906E89" w:rsidTr="00E4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17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FBX23, FBXO23, TM4SF17</w:t>
            </w:r>
          </w:p>
        </w:tc>
        <w:tc>
          <w:tcPr>
            <w:tcW w:w="9497" w:type="dxa"/>
          </w:tcPr>
          <w:p w:rsidR="008B2E8C" w:rsidRPr="00906E89" w:rsidRDefault="008B2E8C" w:rsidP="008B2E8C">
            <w:pPr>
              <w:widowControl/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/</w:t>
            </w:r>
          </w:p>
        </w:tc>
      </w:tr>
      <w:tr w:rsidR="008B2E8C" w:rsidRPr="00906E89" w:rsidTr="00E4520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18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TSPAN</w:t>
            </w:r>
          </w:p>
        </w:tc>
        <w:tc>
          <w:tcPr>
            <w:tcW w:w="9497" w:type="dxa"/>
          </w:tcPr>
          <w:p w:rsidR="008B2E8C" w:rsidRPr="00906E89" w:rsidRDefault="008B2E8C" w:rsidP="00966B7F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TSPAN18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 mice had normal body weights and whole blood cell counts </w:t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begin">
                <w:fldData xml:space="preserve">PEVuZE5vdGU+PENpdGU+PEF1dGhvcj5Ob3k8L0F1dGhvcj48WWVhcj4yMDE5PC9ZZWFyPjxSZWNO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begin">
                <w:fldData xml:space="preserve">PEVuZE5vdGU+PENpdGU+PEF1dGhvcj5Ob3k8L0F1dGhvcj48WWVhcj4yMDE5PC9ZZWFyPjxSZWNO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kern w:val="0"/>
                <w:sz w:val="24"/>
                <w:szCs w:val="24"/>
                <w:lang w:eastAsia="de-DE"/>
              </w:rPr>
              <w:t>(Noy et al., 2019)</w:t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end"/>
            </w:r>
            <w:r w:rsidR="00966B7F" w:rsidRPr="00906E89">
              <w:rPr>
                <w:rFonts w:ascii="Times New Roman" w:hAnsi="Times New Roman" w:cs="Times New Roman" w:hint="eastAsia"/>
                <w:color w:val="auto"/>
                <w:kern w:val="0"/>
                <w:sz w:val="24"/>
                <w:szCs w:val="24"/>
              </w:rPr>
              <w:t xml:space="preserve">, and </w:t>
            </w:r>
            <w:r w:rsidR="00966B7F" w:rsidRPr="00906E89">
              <w:rPr>
                <w:rFonts w:ascii="Times New Roman" w:eastAsia="Times New Roman" w:hAnsi="Times New Roman" w:cs="Times New Roman"/>
                <w:bCs/>
                <w:color w:val="auto"/>
                <w:kern w:val="0"/>
                <w:sz w:val="24"/>
                <w:szCs w:val="24"/>
                <w:lang w:eastAsia="de-DE"/>
              </w:rPr>
              <w:t>had defective hemostasis due to a defect in non-hematopoietic cells</w:t>
            </w:r>
            <w:r w:rsidR="00966B7F" w:rsidRPr="00906E89">
              <w:rPr>
                <w:rFonts w:ascii="Times New Roman" w:hAnsi="Times New Roman" w:cs="Times New Roman" w:hint="eastAsia"/>
                <w:bCs/>
                <w:color w:val="auto"/>
                <w:kern w:val="0"/>
                <w:sz w:val="24"/>
                <w:szCs w:val="24"/>
              </w:rPr>
              <w:t xml:space="preserve">, while </w:t>
            </w:r>
            <w:r w:rsidR="00966B7F" w:rsidRPr="00906E89">
              <w:rPr>
                <w:rFonts w:ascii="Times New Roman" w:eastAsia="Times New Roman" w:hAnsi="Times New Roman" w:cs="Times New Roman"/>
                <w:bCs/>
                <w:color w:val="auto"/>
                <w:kern w:val="0"/>
                <w:sz w:val="24"/>
                <w:szCs w:val="24"/>
                <w:lang w:eastAsia="de-DE"/>
              </w:rPr>
              <w:t>deep vein thrombosis and myocardial ischemia/reperfusion</w:t>
            </w:r>
            <w:r w:rsidR="00966B7F" w:rsidRPr="00906E89">
              <w:rPr>
                <w:rFonts w:ascii="Times New Roman" w:hAnsi="Times New Roman" w:cs="Times New Roman" w:hint="eastAsia"/>
                <w:bCs/>
                <w:color w:val="auto"/>
                <w:kern w:val="0"/>
                <w:sz w:val="24"/>
                <w:szCs w:val="24"/>
              </w:rPr>
              <w:t xml:space="preserve"> </w:t>
            </w:r>
            <w:r w:rsidR="00966B7F" w:rsidRPr="00906E89">
              <w:rPr>
                <w:rFonts w:ascii="Times New Roman" w:eastAsia="Times New Roman" w:hAnsi="Times New Roman" w:cs="Times New Roman"/>
                <w:bCs/>
                <w:color w:val="auto"/>
                <w:kern w:val="0"/>
                <w:sz w:val="24"/>
                <w:szCs w:val="24"/>
                <w:lang w:eastAsia="de-DE"/>
              </w:rPr>
              <w:t>injury</w:t>
            </w:r>
            <w:r w:rsidR="00966B7F" w:rsidRPr="00906E89">
              <w:rPr>
                <w:rFonts w:ascii="Times New Roman" w:hAnsi="Times New Roman" w:cs="Times New Roman" w:hint="eastAsia"/>
                <w:bCs/>
                <w:color w:val="auto"/>
                <w:kern w:val="0"/>
                <w:sz w:val="24"/>
                <w:szCs w:val="24"/>
              </w:rPr>
              <w:t xml:space="preserve"> were improved in these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kern w:val="0"/>
                <w:sz w:val="24"/>
                <w:szCs w:val="24"/>
                <w:lang w:eastAsia="de-DE"/>
              </w:rPr>
              <w:t xml:space="preserve"> mice</w:t>
            </w:r>
            <w:r w:rsidR="00966B7F" w:rsidRPr="00906E89">
              <w:rPr>
                <w:rFonts w:ascii="Times New Roman" w:hAnsi="Times New Roman" w:cs="Times New Roman" w:hint="eastAsia"/>
                <w:bCs/>
                <w:color w:val="auto"/>
                <w:kern w:val="0"/>
                <w:sz w:val="24"/>
                <w:szCs w:val="24"/>
              </w:rPr>
              <w:t xml:space="preserve"> </w:t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begin">
                <w:fldData xml:space="preserve">PEVuZE5vdGU+PENpdGU+PEF1dGhvcj5Ob3k8L0F1dGhvcj48WWVhcj4yMDE5PC9ZZWFyPjxSZWNO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begin">
                <w:fldData xml:space="preserve">PEVuZE5vdGU+PENpdGU+PEF1dGhvcj5Ob3k8L0F1dGhvcj48WWVhcj4yMDE5PC9ZZWFyPjxSZWNO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kern w:val="0"/>
                <w:sz w:val="24"/>
                <w:szCs w:val="24"/>
                <w:lang w:eastAsia="de-DE"/>
              </w:rPr>
              <w:t>(Noy et al., 2019)</w:t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.</w:t>
            </w:r>
          </w:p>
        </w:tc>
      </w:tr>
      <w:tr w:rsidR="008B2E8C" w:rsidRPr="00906E89" w:rsidTr="00E4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19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</w:p>
        </w:tc>
        <w:tc>
          <w:tcPr>
            <w:tcW w:w="9497" w:type="dxa"/>
          </w:tcPr>
          <w:p w:rsidR="008B2E8C" w:rsidRPr="00906E89" w:rsidRDefault="008B2E8C" w:rsidP="008B2E8C">
            <w:pPr>
              <w:widowControl/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/</w:t>
            </w:r>
          </w:p>
        </w:tc>
      </w:tr>
      <w:tr w:rsidR="008B2E8C" w:rsidRPr="00906E89" w:rsidTr="00E4520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20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UPK1B, 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UPIB, UPK1</w:t>
            </w:r>
          </w:p>
        </w:tc>
        <w:tc>
          <w:tcPr>
            <w:tcW w:w="9497" w:type="dxa"/>
          </w:tcPr>
          <w:p w:rsidR="008B2E8C" w:rsidRPr="00906E89" w:rsidRDefault="008B2E8C" w:rsidP="00543BAD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TSPAN20</w:t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 mice exhibited progressive </w:t>
            </w:r>
            <w:proofErr w:type="spellStart"/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hydronephrosis</w:t>
            </w:r>
            <w:proofErr w:type="spellEnd"/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 beginning in adulthood, and possessed unilateral duplex kidneys </w:t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begin">
                <w:fldData xml:space="preserve">PEVuZE5vdGU+PENpdGU+PEF1dGhvcj5DYXJwZW50ZXI8L0F1dGhvcj48WWVhcj4yMDE2PC9ZZWFy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begin">
                <w:fldData xml:space="preserve">PEVuZE5vdGU+PENpdGU+PEF1dGhvcj5DYXJwZW50ZXI8L0F1dGhvcj48WWVhcj4yMDE2PC9ZZWFy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kern w:val="0"/>
                <w:sz w:val="24"/>
                <w:szCs w:val="24"/>
                <w:lang w:eastAsia="de-DE"/>
              </w:rPr>
              <w:t>(Carpenter et al., 2016)</w:t>
            </w:r>
            <w:r w:rsidRPr="00906E8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. </w:t>
            </w:r>
          </w:p>
        </w:tc>
      </w:tr>
      <w:tr w:rsidR="008B2E8C" w:rsidRPr="00906E89" w:rsidTr="00E4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lastRenderedPageBreak/>
              <w:t>TSPAN 21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UPK1A, 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UP1A, UPIA, UPKA</w:t>
            </w:r>
          </w:p>
        </w:tc>
        <w:tc>
          <w:tcPr>
            <w:tcW w:w="9497" w:type="dxa"/>
          </w:tcPr>
          <w:p w:rsidR="008B2E8C" w:rsidRPr="00906E89" w:rsidRDefault="008B2E8C" w:rsidP="008B2E8C">
            <w:pPr>
              <w:widowControl/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/</w:t>
            </w:r>
          </w:p>
        </w:tc>
      </w:tr>
      <w:tr w:rsidR="008B2E8C" w:rsidRPr="00906E89" w:rsidTr="00E4520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22</w:t>
            </w:r>
          </w:p>
        </w:tc>
        <w:tc>
          <w:tcPr>
            <w:tcW w:w="2835" w:type="dxa"/>
          </w:tcPr>
          <w:p w:rsidR="008B2E8C" w:rsidRPr="00906E89" w:rsidRDefault="00485732" w:rsidP="008B2E8C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hyperlink r:id="rId10" w:history="1">
              <w:r w:rsidR="008B2E8C" w:rsidRPr="00906E89">
                <w:rPr>
                  <w:rFonts w:ascii="Times New Roman" w:eastAsia="Times New Roman" w:hAnsi="Times New Roman" w:cs="Times New Roman"/>
                  <w:color w:val="auto"/>
                  <w:sz w:val="24"/>
                  <w:szCs w:val="24"/>
                  <w:lang w:eastAsia="de-DE"/>
                </w:rPr>
                <w:t>PRPH2</w:t>
              </w:r>
            </w:hyperlink>
            <w:r w:rsidR="008B2E8C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, AOFMD, AVMD, CACD2, DS, MDBS1, PRPH, RDS, RP7, rd2</w:t>
            </w:r>
          </w:p>
        </w:tc>
        <w:tc>
          <w:tcPr>
            <w:tcW w:w="9497" w:type="dxa"/>
          </w:tcPr>
          <w:p w:rsidR="008B2E8C" w:rsidRPr="00906E89" w:rsidRDefault="008B2E8C" w:rsidP="00543BAD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TSPAN22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ice failed to form rod outer segments (OSs), and the OSs of </w:t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TSPAN22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+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ice were short and disorganized 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IYXdraW5zPC9BdXRob3I+PFllYXI+MTk4NTwvWWVhcj48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IYXdraW5zPC9BdXRob3I+PFllYXI+MTk4NTwvWWVhcj48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t>(Sanyal et al., 1980; Hawkins et al., 1985; Lee et al., 2006)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; </w:t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TSPAN22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ice displayed photoreceptor death in animal  model of </w:t>
            </w:r>
            <w:proofErr w:type="spellStart"/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digenic</w:t>
            </w:r>
            <w:proofErr w:type="spellEnd"/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and dominant retinitis </w:t>
            </w:r>
            <w:proofErr w:type="spellStart"/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pigmentosa</w:t>
            </w:r>
            <w:proofErr w:type="spellEnd"/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/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 &lt;EndNote&gt;&lt;Cite&gt;&lt;Author&gt;Kedzierski&lt;/Author&gt;&lt;Year&gt;2001&lt;/Year&gt;&lt;RecNum&gt;41&lt;/RecNum&gt;&lt;DisplayText&gt;(Kedzierski et al., 2001)&lt;/DisplayText&gt;&lt;record&gt;&lt;rec-number&gt;41&lt;/rec-number&gt;&lt;foreign-keys&gt;&lt;key app="EN" db-id="20prff9vh50wtcepwrw5pfxc5z9dw0525f0w" timestamp="1571053741"&gt;41&lt;/key&gt;&lt;/foreign-keys&gt;&lt;ref-type name="Journal Article"&gt;17&lt;/ref-type&gt;&lt;contributors&gt;&lt;authors&gt;&lt;author&gt;Kedzierski, W.&lt;/author&gt;&lt;author&gt;Nusinowitz, S.&lt;/author&gt;&lt;author&gt;Birch, D.&lt;/author&gt;&lt;author&gt;Clarke, G.&lt;/author&gt;&lt;author&gt;McInnes, R. R.&lt;/author&gt;&lt;author&gt;Bok, D.&lt;/author&gt;&lt;author&gt;Travis, G. H.&lt;/author&gt;&lt;/authors&gt;&lt;/contributors&gt;&lt;auth-address&gt;Department of Pharmacology, University of Texas Southwestern Medical Center, Dallas, TX 75390, USA.&lt;/auth-address&gt;&lt;titles&gt;&lt;title&gt;Deficiency of rds/peripherin causes photoreceptor death in mouse models of digenic and dominant retinitis pigmentosa&lt;/title&gt;&lt;secondary-title&gt;Proc Natl Acad Sci U S A&lt;/secondary-title&gt;&lt;/titles&gt;&lt;periodical&gt;&lt;full-title&gt;Proc Natl Acad Sci U S A&lt;/full-title&gt;&lt;/periodical&gt;&lt;pages&gt;7718-23&lt;/pages&gt;&lt;volume&gt;98&lt;/volume&gt;&lt;number&gt;14&lt;/number&gt;&lt;keywords&gt;&lt;keyword&gt;Animals&lt;/keyword&gt;&lt;keyword&gt;Cell Death&lt;/keyword&gt;&lt;keyword&gt;Gene Expression Regulation&lt;/keyword&gt;&lt;keyword&gt;Intermediate Filament Proteins/*genetics/metabolism&lt;/keyword&gt;&lt;keyword&gt;*Membrane Glycoproteins&lt;/keyword&gt;&lt;keyword&gt;Mice&lt;/keyword&gt;&lt;keyword&gt;Mice, Knockout&lt;/keyword&gt;&lt;keyword&gt;Mice, Transgenic&lt;/keyword&gt;&lt;keyword&gt;Mutation&lt;/keyword&gt;&lt;keyword&gt;Nerve Tissue Proteins/*genetics/metabolism&lt;/keyword&gt;&lt;keyword&gt;Peripherins&lt;/keyword&gt;&lt;keyword&gt;Photoreceptor Cells, Vertebrate/*metabolism/pathology&lt;/keyword&gt;&lt;keyword&gt;Retinitis Pigmentosa/etiology/*genetics/*metabolism/pathology&lt;/keyword&gt;&lt;/keywords&gt;&lt;dates&gt;&lt;year&gt;2001&lt;/year&gt;&lt;pub-dates&gt;&lt;date&gt;Jul 3&lt;/date&gt;&lt;/pub-dates&gt;&lt;/dates&gt;&lt;isbn&gt;0027-8424 (Print)&amp;#xD;0027-8424 (Linking)&lt;/isbn&gt;&lt;accession-num&gt;11427722&lt;/accession-num&gt;&lt;urls&gt;&lt;related-urls&gt;&lt;url&gt;https://www.ncbi.nlm.nih.gov/pubmed/11427722&lt;/url&gt;&lt;/related-urls&gt;&lt;/urls&gt;&lt;custom2&gt;PMC35408&lt;/custom2&gt;&lt;electronic-resource-num&gt;10.1073/pnas.141124198&lt;/electronic-resource-num&gt;&lt;/record&gt;&lt;/Cite&gt;&lt;/EndNote&gt;</w:instrTex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t>(Kedzierski et al., 2001)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.</w:t>
            </w:r>
          </w:p>
        </w:tc>
      </w:tr>
      <w:tr w:rsidR="008B2E8C" w:rsidRPr="00906E89" w:rsidTr="00E4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23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ROM1, ROM, ROSP1, RP7</w:t>
            </w:r>
          </w:p>
        </w:tc>
        <w:tc>
          <w:tcPr>
            <w:tcW w:w="9497" w:type="dxa"/>
          </w:tcPr>
          <w:p w:rsidR="008B2E8C" w:rsidRPr="00906E89" w:rsidRDefault="008B2E8C" w:rsidP="00543BAD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TSPAN23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 mice formed </w:t>
            </w:r>
            <w:proofErr w:type="gramStart"/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OSs</w:t>
            </w:r>
            <w:proofErr w:type="gramEnd"/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 in which TSPAN22 </w:t>
            </w:r>
            <w:proofErr w:type="spellStart"/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homotetramers</w:t>
            </w:r>
            <w:proofErr w:type="spellEnd"/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 are localized to the disk rims, suggesting that TSPAN22 alone was sufficient for both disk and OS morphogenesis </w:t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begin">
                <w:fldData xml:space="preserve">PEVuZE5vdGU+PENpdGU+PEF1dGhvcj5DbGFya2U8L0F1dGhvcj48WWVhcj4yMDAwPC9ZZWFyPjxS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begin">
                <w:fldData xml:space="preserve">PEVuZE5vdGU+PENpdGU+PEF1dGhvcj5DbGFya2U8L0F1dGhvcj48WWVhcj4yMDAwPC9ZZWFyPjxS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bCs/>
                <w:noProof/>
                <w:color w:val="auto"/>
                <w:sz w:val="24"/>
                <w:szCs w:val="24"/>
                <w:lang w:eastAsia="de-DE"/>
              </w:rPr>
              <w:t>(Clarke et al., 2000)</w:t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>.</w:t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 The maximal </w:t>
            </w:r>
            <w:proofErr w:type="spellStart"/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photoresponse</w:t>
            </w:r>
            <w:proofErr w:type="spellEnd"/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 of TSPAN23</w:t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 rod photoreceptors was lower than that of controls </w:t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begin">
                <w:fldData xml:space="preserve">PEVuZE5vdGU+PENpdGU+PEF1dGhvcj5DbGFya2U8L0F1dGhvcj48WWVhcj4yMDAwPC9ZZWFyPjxS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begin">
                <w:fldData xml:space="preserve">PEVuZE5vdGU+PENpdGU+PEF1dGhvcj5DbGFya2U8L0F1dGhvcj48WWVhcj4yMDAwPC9ZZWFyPjxS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bCs/>
                <w:noProof/>
                <w:color w:val="auto"/>
                <w:sz w:val="24"/>
                <w:szCs w:val="24"/>
                <w:lang w:eastAsia="de-DE"/>
              </w:rPr>
              <w:t>(Clarke et al., 2000)</w:t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>.</w:t>
            </w:r>
          </w:p>
        </w:tc>
      </w:tr>
      <w:tr w:rsidR="008B2E8C" w:rsidRPr="00906E89" w:rsidTr="00E4520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24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CD151, 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GP27, MER2, PETA-3, RAPH, SFA1</w:t>
            </w:r>
          </w:p>
        </w:tc>
        <w:tc>
          <w:tcPr>
            <w:tcW w:w="9497" w:type="dxa"/>
          </w:tcPr>
          <w:p w:rsidR="00966B7F" w:rsidRPr="00906E89" w:rsidRDefault="00966B7F" w:rsidP="00966B7F">
            <w:pPr>
              <w:widowControl/>
              <w:shd w:val="clear" w:color="auto" w:fill="FFFFFF"/>
              <w:spacing w:line="240" w:lineRule="atLeast"/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>CD151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 xml:space="preserve"> mice displayed longer average bleeding times, greater average blood loss, and an increased incidence of </w:t>
            </w:r>
            <w:proofErr w:type="spellStart"/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>rebleeding</w:t>
            </w:r>
            <w:proofErr w:type="spellEnd"/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 xml:space="preserve"> occurrences </w:t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begin"/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instrText xml:space="preserve"> ADDIN EN.CITE &lt;EndNote&gt;&lt;Cite&gt;&lt;Author&gt;Wright&lt;/Author&gt;&lt;Year&gt;2004&lt;/Year&gt;&lt;RecNum&gt;7&lt;/RecNum&gt;&lt;DisplayText&gt;(Wright et al., 2004)&lt;/DisplayText&gt;&lt;record&gt;&lt;rec-number&gt;7&lt;/rec-number&gt;&lt;foreign-keys&gt;&lt;key app="EN" db-id="20prff9vh50wtcepwrw5pfxc5z9dw0525f0w" timestamp="1570588065"&gt;7&lt;/key&gt;&lt;/foreign-keys&gt;&lt;ref-type name="Journal Article"&gt;17&lt;/ref-type&gt;&lt;contributors&gt;&lt;authors&gt;&lt;author&gt;Wright, M. D.&lt;/author&gt;&lt;author&gt;Geary, S. M.&lt;/author&gt;&lt;author&gt;Fitter, S.&lt;/author&gt;&lt;author&gt;Moseley, G. W.&lt;/author&gt;&lt;author&gt;Lau, L. M.&lt;/author&gt;&lt;author&gt;Sheng, K. C.&lt;/author&gt;&lt;author&gt;Apostolopoulos, V.&lt;/author&gt;&lt;author&gt;Stanley, E. G.&lt;/author&gt;&lt;author&gt;Jackson, D. E.&lt;/author&gt;&lt;author&gt;Ashman, L. K.&lt;/author&gt;&lt;/authors&gt;&lt;/contributors&gt;&lt;auth-address&gt;Austin Research Institute, Melbourne.&lt;/auth-address&gt;&lt;titles&gt;&lt;title&gt;Characterization of mice lacking the tetraspanin superfamily member CD151&lt;/title&gt;&lt;secondary-title&gt;Mol Cell Biol&lt;/secondary-title&gt;&lt;/titles&gt;&lt;periodical&gt;&lt;full-title&gt;Mol Cell Biol&lt;/full-title&gt;&lt;/periodical&gt;&lt;pages&gt;5978-88&lt;/pages&gt;&lt;volume&gt;24&lt;/volume&gt;&lt;number&gt;13&lt;/number&gt;&lt;keywords&gt;&lt;keyword&gt;Animals&lt;/keyword&gt;&lt;keyword&gt;Antigens, CD/*genetics/*physiology&lt;/keyword&gt;&lt;keyword&gt;Cell Movement&lt;/keyword&gt;&lt;keyword&gt;Cells, Cultured&lt;/keyword&gt;&lt;keyword&gt;Hemostasis/genetics&lt;/keyword&gt;&lt;keyword&gt;Keratinocytes/cytology&lt;/keyword&gt;&lt;keyword&gt;Lymphocyte Activation/drug effects&lt;/keyword&gt;&lt;keyword&gt;Mice&lt;/keyword&gt;&lt;keyword&gt;Mice, Knockout&lt;/keyword&gt;&lt;keyword&gt;Mitogens/pharmacology&lt;/keyword&gt;&lt;keyword&gt;Phenotype&lt;/keyword&gt;&lt;keyword&gt;Skin/cytology&lt;/keyword&gt;&lt;keyword&gt;T-Lymphocytes/cytology&lt;/keyword&gt;&lt;keyword&gt;Tetraspanin 24&lt;/keyword&gt;&lt;/keywords&gt;&lt;dates&gt;&lt;year&gt;2004&lt;/year&gt;&lt;pub-dates&gt;&lt;date&gt;Jul&lt;/date&gt;&lt;/pub-dates&gt;&lt;/dates&gt;&lt;isbn&gt;0270-7306 (Print)&amp;#xD;0270-7306 (Linking)&lt;/isbn&gt;&lt;accession-num&gt;15199151&lt;/accession-num&gt;&lt;urls&gt;&lt;related-urls&gt;&lt;url&gt;https://www.ncbi.nlm.nih.gov/pubmed/15199151&lt;/url&gt;&lt;/related-urls&gt;&lt;/urls&gt;&lt;custom2&gt;PMC480914&lt;/custom2&gt;&lt;electronic-resource-num&gt;10.1128/MCB.24.13.5978-5988.2004&lt;/electronic-resource-num&gt;&lt;/record&gt;&lt;/Cite&gt;&lt;/EndNote&gt;</w:instrText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separate"/>
            </w:r>
            <w:r w:rsidRPr="00906E89">
              <w:rPr>
                <w:rFonts w:ascii="Times New Roman" w:eastAsia="Times New Roman" w:hAnsi="Times New Roman" w:cs="Times New Roman"/>
                <w:bCs/>
                <w:noProof/>
                <w:color w:val="auto"/>
                <w:sz w:val="24"/>
                <w:szCs w:val="24"/>
                <w:lang w:eastAsia="de-DE"/>
              </w:rPr>
              <w:t>(Wright et al., 2004)</w:t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>;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the platelets of CD151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ice had impaired outside-in integrin α</w:t>
            </w:r>
            <w:proofErr w:type="spellStart"/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vertAlign w:val="subscript"/>
                <w:lang w:eastAsia="de-DE"/>
              </w:rPr>
              <w:t>IIb</w:t>
            </w:r>
            <w:proofErr w:type="spellEnd"/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β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vertAlign w:val="subscript"/>
                <w:lang w:eastAsia="de-DE"/>
              </w:rPr>
              <w:t>3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signaling 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/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 &lt;EndNote&gt;&lt;Cite&gt;&lt;Author&gt;Lau&lt;/Author&gt;&lt;Year&gt;2004&lt;/Year&gt;&lt;RecNum&gt;8&lt;/RecNum&gt;&lt;DisplayText&gt;(Lau et al., 2004)&lt;/DisplayText&gt;&lt;record&gt;&lt;rec-number&gt;8&lt;/rec-number&gt;&lt;foreign-keys&gt;&lt;key app="EN" db-id="20prff9vh50wtcepwrw5pfxc5z9dw0525f0w" timestamp="1570588724"&gt;8&lt;/key&gt;&lt;/foreign-keys&gt;&lt;ref-type name="Journal Article"&gt;17&lt;/ref-type&gt;&lt;contributors&gt;&lt;authors&gt;&lt;author&gt;Lau, L. M.&lt;/author&gt;&lt;author&gt;Wee, J. L.&lt;/author&gt;&lt;author&gt;Wright, M. D.&lt;/author&gt;&lt;author&gt;Moseley, G. W.&lt;/author&gt;&lt;author&gt;Hogarth, P. M.&lt;/author&gt;&lt;author&gt;Ashman, L. K.&lt;/author&gt;&lt;author&gt;Jackson, D. E.&lt;/author&gt;&lt;/authors&gt;&lt;/contributors&gt;&lt;auth-address&gt;Kronheimer Building, Austin Research Institute, Austin Hospital, Studley Rd, Heidelberg, Victoria 3084 Australia.&lt;/auth-address&gt;&lt;titles&gt;&lt;title&gt;The tetraspanin superfamily member CD151 regulates outside-in integrin alphaIIbbeta3 signaling and platelet function&lt;/title&gt;&lt;secondary-title&gt;Blood&lt;/secondary-title&gt;&lt;/titles&gt;&lt;periodical&gt;&lt;full-title&gt;Blood&lt;/full-title&gt;&lt;/periodical&gt;&lt;pages&gt;2368-75&lt;/pages&gt;&lt;volume&gt;104&lt;/volume&gt;&lt;number&gt;8&lt;/number&gt;&lt;keywords&gt;&lt;keyword&gt;Animals&lt;/keyword&gt;&lt;keyword&gt;Antigens, CD/genetics/*metabolism&lt;/keyword&gt;&lt;keyword&gt;Blood Platelets/*cytology/*metabolism&lt;/keyword&gt;&lt;keyword&gt;Cell Adhesion&lt;/keyword&gt;&lt;keyword&gt;Cytoskeleton/metabolism&lt;/keyword&gt;&lt;keyword&gt;Humans&lt;/keyword&gt;&lt;keyword&gt;Mice&lt;/keyword&gt;&lt;keyword&gt;Mice, Knockout&lt;/keyword&gt;&lt;keyword&gt;Platelet Aggregation/genetics&lt;/keyword&gt;&lt;keyword&gt;Platelet Glycoprotein GPIIb-IIIa Complex/*metabolism&lt;/keyword&gt;&lt;keyword&gt;Protein Binding&lt;/keyword&gt;&lt;keyword&gt;Secretory Vesicles/metabolism&lt;/keyword&gt;&lt;keyword&gt;*Signal Transduction&lt;/keyword&gt;&lt;keyword&gt;Tetraspanin 24&lt;/keyword&gt;&lt;/keywords&gt;&lt;dates&gt;&lt;year&gt;2004&lt;/year&gt;&lt;pub-dates&gt;&lt;date&gt;Oct 15&lt;/date&gt;&lt;/pub-dates&gt;&lt;/dates&gt;&lt;isbn&gt;0006-4971 (Print)&amp;#xD;0006-4971 (Linking)&lt;/isbn&gt;&lt;accession-num&gt;15226180&lt;/accession-num&gt;&lt;urls&gt;&lt;related-urls&gt;&lt;url&gt;https://www.ncbi.nlm.nih.gov/pubmed/15226180&lt;/url&gt;&lt;/related-urls&gt;&lt;/urls&gt;&lt;electronic-resource-num&gt;10.1182/blood-2003-12-4430&lt;/electronic-resource-num&gt;&lt;/record&gt;&lt;/Cite&gt;&lt;/EndNote&gt;</w:instrTex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t>(Lau et al., 2004)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.</w:t>
            </w:r>
          </w:p>
          <w:p w:rsidR="00966B7F" w:rsidRPr="00906E89" w:rsidRDefault="008B2E8C" w:rsidP="00966B7F">
            <w:pPr>
              <w:widowControl/>
              <w:shd w:val="clear" w:color="auto" w:fill="FFFFFF"/>
              <w:spacing w:line="240" w:lineRule="atLeast"/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CD151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ice showed no vascular defects during normal development or during neonatal oxygen-induced retinopathy, while deletion of CD151 resulted in decreased pathologic angiogenesis in other </w:t>
            </w:r>
            <w:r w:rsidRPr="00906E89">
              <w:rPr>
                <w:rFonts w:ascii="Times New Roman" w:eastAsia="Times New Roman" w:hAnsi="Times New Roman" w:cs="Times New Roman"/>
                <w:i/>
                <w:color w:val="auto"/>
                <w:sz w:val="24"/>
                <w:szCs w:val="24"/>
                <w:lang w:eastAsia="de-DE"/>
              </w:rPr>
              <w:t>in vivo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assays and in the </w:t>
            </w:r>
            <w:r w:rsidRPr="00906E89">
              <w:rPr>
                <w:rFonts w:ascii="Times New Roman" w:eastAsia="Times New Roman" w:hAnsi="Times New Roman" w:cs="Times New Roman"/>
                <w:i/>
                <w:color w:val="auto"/>
                <w:sz w:val="24"/>
                <w:szCs w:val="24"/>
                <w:lang w:eastAsia="de-DE"/>
              </w:rPr>
              <w:t>ex vivo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aortic ring assay 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/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 &lt;EndNote&gt;&lt;Cite&gt;&lt;Author&gt;Takeda&lt;/Author&gt;&lt;Year&gt;2007&lt;/Year&gt;&lt;RecNum&gt;12&lt;/RecNum&gt;&lt;DisplayText&gt;(Takeda et al., 2007)&lt;/DisplayText&gt;&lt;record&gt;&lt;rec-number&gt;12&lt;/rec-number&gt;&lt;foreign-keys&gt;&lt;key app="EN" db-id="20prff9vh50wtcepwrw5pfxc5z9dw0525f0w" timestamp="1570591110"&gt;12&lt;/key&gt;&lt;/foreign-keys&gt;&lt;ref-type name="Journal Article"&gt;17&lt;/ref-type&gt;&lt;contributors&gt;&lt;authors&gt;&lt;author&gt;Takeda, Y.&lt;/author&gt;&lt;author&gt;Kazarov, A. R.&lt;/author&gt;&lt;author&gt;Butterfield, C. E.&lt;/author&gt;&lt;author&gt;Hopkins, B. D.&lt;/author&gt;&lt;author&gt;Benjamin, L. E.&lt;/author&gt;&lt;author&gt;Kaipainen, A.&lt;/author&gt;&lt;author&gt;Hemler, M. E.&lt;/author&gt;&lt;/authors&gt;&lt;/contributors&gt;&lt;auth-address&gt;Dana-Farber Cancer Institute, Vascular Biology Program, Children&amp;apos;s Hospital, and Beth Israel Deaconess Medical Center, Harvard Medical School, Boston, MA 02115, USA.&lt;/auth-address&gt;&lt;titles&gt;&lt;title&gt;Deletion of tetraspanin Cd151 results in decreased pathologic angiogenesis in vivo and in vitro&lt;/title&gt;&lt;secondary-title&gt;Blood&lt;/secondary-title&gt;&lt;/titles&gt;&lt;periodical&gt;&lt;full-title&gt;Blood&lt;/full-title&gt;&lt;/periodical&gt;&lt;pages&gt;1524-32&lt;/pages&gt;&lt;volume&gt;109&lt;/volume&gt;&lt;number&gt;4&lt;/number&gt;&lt;keywords&gt;&lt;keyword&gt;Animals&lt;/keyword&gt;&lt;keyword&gt;Animals, Newborn&lt;/keyword&gt;&lt;keyword&gt;Antigens, CD/genetics/*physiology&lt;/keyword&gt;&lt;keyword&gt;Cell Adhesion&lt;/keyword&gt;&lt;keyword&gt;Cell Proliferation&lt;/keyword&gt;&lt;keyword&gt;Endothelial Cells&lt;/keyword&gt;&lt;keyword&gt;Lung/cytology&lt;/keyword&gt;&lt;keyword&gt;Mice&lt;/keyword&gt;&lt;keyword&gt;Mice, Knockout&lt;/keyword&gt;&lt;keyword&gt;*Neovascularization, Pathologic&lt;/keyword&gt;&lt;keyword&gt;Signal Transduction&lt;/keyword&gt;&lt;keyword&gt;Tetraspanin 24&lt;/keyword&gt;&lt;/keywords&gt;&lt;dates&gt;&lt;year&gt;2007&lt;/year&gt;&lt;pub-dates&gt;&lt;date&gt;Feb 15&lt;/date&gt;&lt;/pub-dates&gt;&lt;/dates&gt;&lt;isbn&gt;0006-4971 (Print)&amp;#xD;0006-4971 (Linking)&lt;/isbn&gt;&lt;accession-num&gt;17023588&lt;/accession-num&gt;&lt;urls&gt;&lt;related-urls&gt;&lt;url&gt;https://www.ncbi.nlm.nih.gov/pubmed/17023588&lt;/url&gt;&lt;/related-urls&gt;&lt;/urls&gt;&lt;custom2&gt;PMC1794066&lt;/custom2&gt;&lt;electronic-resource-num&gt;10.1182/blood-2006-08-041970&lt;/electronic-resource-num&gt;&lt;/record&gt;&lt;/Cite&gt;&lt;/EndNote&gt;</w:instrTex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t>(Takeda et al., 2007)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; reduced thrombus growth in FeCl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vertAlign w:val="subscript"/>
                <w:lang w:eastAsia="de-DE"/>
              </w:rPr>
              <w:t>3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-induced carotid or mesenteric arterioles injury model, laser-induced </w:t>
            </w:r>
            <w:proofErr w:type="spellStart"/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cremaster</w:t>
            </w:r>
            <w:proofErr w:type="spellEnd"/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uscle arterioles injury model 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/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 &lt;EndNote&gt;&lt;Cite&gt;&lt;Author&gt;Orlowski&lt;/Author&gt;&lt;Year&gt;2009&lt;/Year&gt;&lt;RecNum&gt;20&lt;/RecNum&gt;&lt;DisplayText&gt;(Orlowski et al., 2009)&lt;/DisplayText&gt;&lt;record&gt;&lt;rec-number&gt;20&lt;/rec-number&gt;&lt;foreign-keys&gt;&lt;key app="EN" db-id="20prff9vh50wtcepwrw5pfxc5z9dw0525f0w" timestamp="1570598828"&gt;20&lt;/key&gt;&lt;/foreign-keys&gt;&lt;ref-type name="Journal Article"&gt;17&lt;/ref-type&gt;&lt;contributors&gt;&lt;authors&gt;&lt;author&gt;Orlowski, E.&lt;/author&gt;&lt;author&gt;Chand, R.&lt;/author&gt;&lt;author&gt;Yip, J.&lt;/author&gt;&lt;author&gt;Wong, C.&lt;/author&gt;&lt;author&gt;Goschnick, M. W.&lt;/author&gt;&lt;author&gt;Wright, M. D.&lt;/author&gt;&lt;author&gt;Ashman, L. K.&lt;/author&gt;&lt;author&gt;Jackson, D. E.&lt;/author&gt;&lt;/authors&gt;&lt;/contributors&gt;&lt;auth-address&gt;Burnet Institute, Melbourne, Victoria.&lt;/auth-address&gt;&lt;titles&gt;&lt;title&gt;A platelet tetraspanin superfamily member, CD151, is required for regulation of thrombus growth and stability in vivo&lt;/title&gt;&lt;secondary-title&gt;J Thromb Haemost&lt;/secondary-title&gt;&lt;/titles&gt;&lt;periodical&gt;&lt;full-title&gt;J Thromb Haemost&lt;/full-title&gt;&lt;/periodical&gt;&lt;pages&gt;2074-84&lt;/pages&gt;&lt;volume&gt;7&lt;/volume&gt;&lt;number&gt;12&lt;/number&gt;&lt;keywords&gt;&lt;keyword&gt;Animals&lt;/keyword&gt;&lt;keyword&gt;Antigens, CD/*physiology&lt;/keyword&gt;&lt;keyword&gt;Arterioles&lt;/keyword&gt;&lt;keyword&gt;Blood Platelets/chemistry/pathology&lt;/keyword&gt;&lt;keyword&gt;Chlorides&lt;/keyword&gt;&lt;keyword&gt;Endothelium/chemistry/pathology&lt;/keyword&gt;&lt;keyword&gt;Ferric Compounds&lt;/keyword&gt;&lt;keyword&gt;Mice&lt;/keyword&gt;&lt;keyword&gt;Mice, Knockout&lt;/keyword&gt;&lt;keyword&gt;Microscopy&lt;/keyword&gt;&lt;keyword&gt;Splanchnic Circulation&lt;/keyword&gt;&lt;keyword&gt;Tetraspanin 24&lt;/keyword&gt;&lt;keyword&gt;Thrombosis/*etiology&lt;/keyword&gt;&lt;/keywords&gt;&lt;dates&gt;&lt;year&gt;2009&lt;/year&gt;&lt;pub-dates&gt;&lt;date&gt;Dec&lt;/date&gt;&lt;/pub-dates&gt;&lt;/dates&gt;&lt;isbn&gt;1538-7836 (Electronic)&amp;#xD;1538-7836 (Linking)&lt;/isbn&gt;&lt;accession-num&gt;19740096&lt;/accession-num&gt;&lt;urls&gt;&lt;related-urls&gt;&lt;url&gt;https://www.ncbi.nlm.nih.gov/pubmed/19740096&lt;/url&gt;&lt;/related-urls&gt;&lt;/urls&gt;&lt;electronic-resource-num&gt;10.1111/j.1538-7836.2009.03612.x&lt;/electronic-resource-num&gt;&lt;/record&gt;&lt;/Cite&gt;&lt;/EndNote&gt;</w:instrTex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t>(Orlowski et al., 2009)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.</w:t>
            </w:r>
          </w:p>
          <w:p w:rsidR="00966B7F" w:rsidRPr="00906E89" w:rsidRDefault="008B2E8C" w:rsidP="00966B7F">
            <w:pPr>
              <w:widowControl/>
              <w:shd w:val="clear" w:color="auto" w:fill="FFFFFF"/>
              <w:spacing w:line="240" w:lineRule="atLeast"/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>Kidney failure in CD151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 xml:space="preserve">-/- </w:t>
            </w:r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 xml:space="preserve">mice, CD151 deficiency resulted in a strain-dependent glomerular disease due to severe alterations of the glomerular basement membrane </w:t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TYWNoczwvQXV0aG9yPjxZZWFyPjIwMDY8L1llYXI+PFJl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TYWNoczwvQXV0aG9yPjxZZWFyPjIwMDY8L1llYXI+PFJl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宋体" w:hAnsi="Times New Roman" w:cs="Times New Roman"/>
                <w:bCs/>
                <w:noProof/>
                <w:color w:val="auto"/>
                <w:kern w:val="36"/>
                <w:sz w:val="24"/>
                <w:szCs w:val="24"/>
                <w:lang w:eastAsia="de-DE"/>
              </w:rPr>
              <w:t>(Sachs et al., 2006; Baleato et al., 2008; Sachs et al., 2012)</w:t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>.</w:t>
            </w:r>
          </w:p>
          <w:p w:rsidR="00BF507E" w:rsidRPr="00906E89" w:rsidRDefault="008B2E8C" w:rsidP="00966B7F">
            <w:pPr>
              <w:widowControl/>
              <w:shd w:val="clear" w:color="auto" w:fill="FFFFFF"/>
              <w:spacing w:line="240" w:lineRule="atLeast"/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</w:rPr>
            </w:pPr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>CD151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 xml:space="preserve"> mice were refractory to airway </w:t>
            </w:r>
            <w:proofErr w:type="spellStart"/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>hyperreactivity</w:t>
            </w:r>
            <w:proofErr w:type="spellEnd"/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 xml:space="preserve"> in response to allergen challenge </w:t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RaWFvPC9BdXRob3I+PFllYXI+MjAxNzwvWWVhcj48UmVj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RaWFvPC9BdXRob3I+PFllYXI+MjAxNzwvWWVhcj48UmVj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宋体" w:hAnsi="Times New Roman" w:cs="Times New Roman"/>
                <w:bCs/>
                <w:noProof/>
                <w:color w:val="auto"/>
                <w:kern w:val="36"/>
                <w:sz w:val="24"/>
                <w:szCs w:val="24"/>
                <w:lang w:eastAsia="de-DE"/>
              </w:rPr>
              <w:t>(Qiao et al., 2017)</w:t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 xml:space="preserve">, and these mice spontaneously exhibited age-related pulmonary fibrosis as a result of epithelial </w:t>
            </w:r>
            <w:proofErr w:type="spellStart"/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>disintegrity</w:t>
            </w:r>
            <w:proofErr w:type="spellEnd"/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 xml:space="preserve"> </w:t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Uc3VqaW5vPC9BdXRob3I+PFllYXI+MjAxMjwvWWVhcj48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Uc3VqaW5vPC9BdXRob3I+PFllYXI+MjAxMjwvWWVhcj48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宋体" w:hAnsi="Times New Roman" w:cs="Times New Roman"/>
                <w:bCs/>
                <w:noProof/>
                <w:color w:val="auto"/>
                <w:kern w:val="36"/>
                <w:sz w:val="24"/>
                <w:szCs w:val="24"/>
                <w:lang w:eastAsia="de-DE"/>
              </w:rPr>
              <w:t>(Tsujino et al., 2012)</w:t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 xml:space="preserve">, however, </w:t>
            </w:r>
            <w:r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>CD151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 xml:space="preserve"> mice showed markedly diminished lung metastasis </w:t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UYWtlZGE8L0F1dGhvcj48WWVhcj4yMDExPC9ZZWFyPjxS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UYWtlZGE8L0F1dGhvcj48WWVhcj4yMDExPC9ZZWFyPjxS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宋体" w:hAnsi="Times New Roman" w:cs="Times New Roman"/>
                <w:noProof/>
                <w:color w:val="auto"/>
                <w:kern w:val="36"/>
                <w:sz w:val="24"/>
                <w:szCs w:val="24"/>
                <w:lang w:eastAsia="de-DE"/>
              </w:rPr>
              <w:t>(Takeda et al., 2011)</w:t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 xml:space="preserve"> and reduced skin tumor formation </w:t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MaTwvQXV0aG9yPjxZZWFyPjIwMTM8L1llYXI+PFJlY051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MaTwvQXV0aG9yPjxZZWFyPjIwMTM8L1llYXI+PFJlY051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宋体" w:hAnsi="Times New Roman" w:cs="Times New Roman"/>
                <w:noProof/>
                <w:color w:val="auto"/>
                <w:kern w:val="36"/>
                <w:sz w:val="24"/>
                <w:szCs w:val="24"/>
                <w:lang w:eastAsia="de-DE"/>
              </w:rPr>
              <w:t>(Li et al., 2013; Sachs et al., 2014)</w:t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 xml:space="preserve">, impaired mammary tumor onset, decreased tumor cell survival, and </w:t>
            </w:r>
            <w:r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lastRenderedPageBreak/>
              <w:t xml:space="preserve">decreased spontaneous metastasis in ErbB2-transgenic mice </w:t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EZW5nPC9BdXRob3I+PFllYXI+MjAxMjwvWWVhcj48UmVj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EZW5nPC9BdXRob3I+PFllYXI+MjAxMjwvWWVhcj48UmVj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宋体" w:hAnsi="Times New Roman" w:cs="Times New Roman"/>
                <w:noProof/>
                <w:color w:val="auto"/>
                <w:kern w:val="36"/>
                <w:sz w:val="24"/>
                <w:szCs w:val="24"/>
                <w:lang w:eastAsia="de-DE"/>
              </w:rPr>
              <w:t>(Deng et al., 2012)</w:t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>.</w:t>
            </w:r>
            <w:r w:rsidR="00BF507E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 xml:space="preserve"> </w:t>
            </w:r>
            <w:r w:rsidR="00BF507E" w:rsidRPr="00906E89">
              <w:rPr>
                <w:rFonts w:ascii="Times New Roman" w:eastAsia="宋体" w:hAnsi="Times New Roman" w:cs="Times New Roman" w:hint="eastAsia"/>
                <w:color w:val="auto"/>
                <w:kern w:val="36"/>
                <w:sz w:val="24"/>
                <w:szCs w:val="24"/>
                <w:lang w:eastAsia="de-DE"/>
              </w:rPr>
              <w:t>Similarly,</w:t>
            </w:r>
            <w:r w:rsidR="00BF507E" w:rsidRPr="00906E89">
              <w:rPr>
                <w:rFonts w:hint="eastAsia"/>
              </w:rPr>
              <w:t xml:space="preserve"> </w:t>
            </w:r>
            <w:r w:rsidR="00BF507E" w:rsidRPr="00906E89">
              <w:rPr>
                <w:rFonts w:ascii="Times New Roman" w:eastAsia="宋体" w:hAnsi="Times New Roman" w:cs="Times New Roman" w:hint="eastAsia"/>
                <w:color w:val="auto"/>
                <w:kern w:val="36"/>
                <w:sz w:val="24"/>
                <w:szCs w:val="24"/>
              </w:rPr>
              <w:t>d</w:t>
            </w:r>
            <w:r w:rsidR="00BF507E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>eletion of C</w:t>
            </w:r>
            <w:r w:rsidR="00BF507E" w:rsidRPr="00906E89">
              <w:rPr>
                <w:rFonts w:ascii="Times New Roman" w:eastAsia="宋体" w:hAnsi="Times New Roman" w:cs="Times New Roman" w:hint="eastAsia"/>
                <w:color w:val="auto"/>
                <w:kern w:val="36"/>
                <w:sz w:val="24"/>
                <w:szCs w:val="24"/>
              </w:rPr>
              <w:t>D</w:t>
            </w:r>
            <w:r w:rsidR="00BF507E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>151 reduce</w:t>
            </w:r>
            <w:r w:rsidR="00BF507E" w:rsidRPr="00906E89">
              <w:rPr>
                <w:rFonts w:ascii="Times New Roman" w:eastAsia="宋体" w:hAnsi="Times New Roman" w:cs="Times New Roman" w:hint="eastAsia"/>
                <w:color w:val="auto"/>
                <w:kern w:val="36"/>
                <w:sz w:val="24"/>
                <w:szCs w:val="24"/>
              </w:rPr>
              <w:t>d</w:t>
            </w:r>
            <w:r w:rsidR="00BF507E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 xml:space="preserve"> mammary </w:t>
            </w:r>
            <w:proofErr w:type="spellStart"/>
            <w:r w:rsidR="00BF507E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>tumorigenesis</w:t>
            </w:r>
            <w:proofErr w:type="spellEnd"/>
            <w:r w:rsidR="00BF507E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 xml:space="preserve"> in the </w:t>
            </w:r>
            <w:r w:rsidR="00BF507E" w:rsidRPr="00906E89">
              <w:rPr>
                <w:rFonts w:ascii="Times New Roman" w:eastAsia="宋体" w:hAnsi="Times New Roman" w:cs="Times New Roman" w:hint="eastAsia"/>
                <w:color w:val="auto"/>
                <w:kern w:val="36"/>
                <w:sz w:val="24"/>
                <w:szCs w:val="24"/>
                <w:lang w:eastAsia="de-DE"/>
              </w:rPr>
              <w:t xml:space="preserve">mice </w:t>
            </w:r>
            <w:r w:rsidR="00BF507E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 xml:space="preserve">model of breast cancer induced by the </w:t>
            </w:r>
            <w:proofErr w:type="spellStart"/>
            <w:r w:rsidR="00BF507E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>polyoma</w:t>
            </w:r>
            <w:proofErr w:type="spellEnd"/>
            <w:r w:rsidR="00BF507E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 xml:space="preserve"> middle T antigen (</w:t>
            </w:r>
            <w:proofErr w:type="spellStart"/>
            <w:r w:rsidR="00BF507E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>PyMT</w:t>
            </w:r>
            <w:proofErr w:type="spellEnd"/>
            <w:r w:rsidR="00BF507E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>) driven by the murine mammary tumor virus promoter (MMTV)</w:t>
            </w:r>
            <w:r w:rsidR="00BF507E" w:rsidRPr="00906E89">
              <w:rPr>
                <w:rFonts w:ascii="Times New Roman" w:eastAsia="宋体" w:hAnsi="Times New Roman" w:cs="Times New Roman" w:hint="eastAsia"/>
                <w:color w:val="auto"/>
                <w:kern w:val="36"/>
                <w:sz w:val="24"/>
                <w:szCs w:val="24"/>
              </w:rPr>
              <w:t xml:space="preserve"> </w:t>
            </w:r>
            <w:r w:rsidR="00BF507E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</w:rPr>
              <w:fldChar w:fldCharType="begin">
                <w:fldData xml:space="preserve">PEVuZE5vdGU+PENpdGU+PEF1dGhvcj5Sb3NlbGxpPC9BdXRob3I+PFllYXI+MjAxNDwvWWVhcj48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==
</w:fldData>
              </w:fldChar>
            </w:r>
            <w:r w:rsidR="00BF507E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</w:rPr>
              <w:instrText xml:space="preserve"> ADDIN EN.CITE </w:instrText>
            </w:r>
            <w:r w:rsidR="00BF507E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</w:rPr>
              <w:fldChar w:fldCharType="begin">
                <w:fldData xml:space="preserve">PEVuZE5vdGU+PENpdGU+PEF1dGhvcj5Sb3NlbGxpPC9BdXRob3I+PFllYXI+MjAxNDwvWWVhcj48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==
</w:fldData>
              </w:fldChar>
            </w:r>
            <w:r w:rsidR="00BF507E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</w:rPr>
              <w:instrText xml:space="preserve"> ADDIN EN.CITE.DATA </w:instrText>
            </w:r>
            <w:r w:rsidR="00BF507E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</w:rPr>
            </w:r>
            <w:r w:rsidR="00BF507E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</w:rPr>
              <w:fldChar w:fldCharType="end"/>
            </w:r>
            <w:r w:rsidR="00BF507E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</w:rPr>
            </w:r>
            <w:r w:rsidR="00BF507E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</w:rPr>
              <w:fldChar w:fldCharType="separate"/>
            </w:r>
            <w:r w:rsidR="00BF507E" w:rsidRPr="00906E89">
              <w:rPr>
                <w:rFonts w:ascii="Times New Roman" w:eastAsia="宋体" w:hAnsi="Times New Roman" w:cs="Times New Roman"/>
                <w:noProof/>
                <w:color w:val="auto"/>
                <w:kern w:val="36"/>
                <w:sz w:val="24"/>
                <w:szCs w:val="24"/>
              </w:rPr>
              <w:t>(Roselli et al., 2014)</w:t>
            </w:r>
            <w:r w:rsidR="00BF507E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</w:rPr>
              <w:fldChar w:fldCharType="end"/>
            </w:r>
            <w:r w:rsidR="00BF507E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>.</w:t>
            </w:r>
          </w:p>
          <w:p w:rsidR="008B2E8C" w:rsidRPr="00906E89" w:rsidRDefault="008B2E8C" w:rsidP="00BF507E">
            <w:pPr>
              <w:widowControl/>
              <w:shd w:val="clear" w:color="auto" w:fill="FFFFFF"/>
              <w:spacing w:line="240" w:lineRule="atLeast"/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</w:rPr>
            </w:pPr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>CD151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 xml:space="preserve"> mice were defective in wound healing </w:t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begin"/>
            </w:r>
            <w:r w:rsidR="00543BAD"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 &lt;EndNote&gt;&lt;Cite&gt;&lt;Author&gt;Cowin&lt;/Author&gt;&lt;Year&gt;2006&lt;/Year&gt;&lt;RecNum&gt;19&lt;/RecNum&gt;&lt;DisplayText&gt;(Cowin et al., 2006)&lt;/DisplayText&gt;&lt;record&gt;&lt;rec-number&gt;19&lt;/rec-number&gt;&lt;foreign-keys&gt;&lt;key app="EN" db-id="aazzwvr0medweteawfu55exg2zvat5prp5aa" timestamp="1568537075"&gt;19&lt;/key&gt;&lt;/foreign-keys&gt;&lt;ref-type name="Journal Article"&gt;17&lt;/ref-type&gt;&lt;contributors&gt;&lt;authors&gt;&lt;author&gt;Cowin, A. J.&lt;/author&gt;&lt;author&gt;Adams, D.&lt;/author&gt;&lt;author&gt;Geary, S. M.&lt;/author&gt;&lt;author&gt;Wright, M. D.&lt;/author&gt;&lt;author&gt;Jones, J. C.&lt;/author&gt;&lt;author&gt;Ashman, L. K.&lt;/author&gt;&lt;/authors&gt;&lt;/contributors&gt;&lt;auth-address&gt;Child Health Research Institute, North Adelaide, South Australia, Australia. allison.cowin@adelaide.edu.au&lt;/auth-address&gt;&lt;titles&gt;&lt;title&gt;Wound healing is defective in mice lacking tetraspanin CD151&lt;/title&gt;&lt;secondary-title&gt;J Invest Dermatol&lt;/secondary-title&gt;&lt;/titles&gt;&lt;periodical&gt;&lt;full-title&gt;J Invest Dermatol&lt;/full-title&gt;&lt;/periodical&gt;&lt;pages&gt;680-9&lt;/pages&gt;&lt;volume&gt;126&lt;/volume&gt;&lt;number&gt;3&lt;/number&gt;&lt;keywords&gt;&lt;keyword&gt;Animals&lt;/keyword&gt;&lt;keyword&gt;Antigens, CD/analysis/*physiology&lt;/keyword&gt;&lt;keyword&gt;Epithelium/physiology&lt;/keyword&gt;&lt;keyword&gt;Integrin alpha1/analysis&lt;/keyword&gt;&lt;keyword&gt;Integrin alpha6/analysis&lt;/keyword&gt;&lt;keyword&gt;Integrin beta1/analysis&lt;/keyword&gt;&lt;keyword&gt;Integrin beta4/analysis&lt;/keyword&gt;&lt;keyword&gt;Laminin/analysis/chemistry&lt;/keyword&gt;&lt;keyword&gt;Male&lt;/keyword&gt;&lt;keyword&gt;Mice&lt;/keyword&gt;&lt;keyword&gt;Mice, Inbred C57BL&lt;/keyword&gt;&lt;keyword&gt;Tetraspanin 24&lt;/keyword&gt;&lt;keyword&gt;*Wound Healing&lt;/keyword&gt;&lt;/keywords&gt;&lt;dates&gt;&lt;year&gt;2006&lt;/year&gt;&lt;pub-dates&gt;&lt;date&gt;Mar&lt;/date&gt;&lt;/pub-dates&gt;&lt;/dates&gt;&lt;isbn&gt;0022-202X (Print)&amp;#xD;0022-202X (Linking)&lt;/isbn&gt;&lt;accession-num&gt;16410781&lt;/accession-num&gt;&lt;urls&gt;&lt;related-urls&gt;&lt;url&gt;https://www.ncbi.nlm.nih.gov/pubmed/16410781&lt;/url&gt;&lt;/related-urls&gt;&lt;/urls&gt;&lt;custom2&gt;PMC2976039&lt;/custom2&gt;&lt;electronic-resource-num&gt;10.1038/sj.jid.5700142&lt;/electronic-resource-num&gt;&lt;/record&gt;&lt;/Cite&gt;&lt;/EndNote&gt;</w:instrText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宋体" w:hAnsi="Times New Roman" w:cs="Times New Roman"/>
                <w:bCs/>
                <w:noProof/>
                <w:color w:val="auto"/>
                <w:kern w:val="36"/>
                <w:sz w:val="24"/>
                <w:szCs w:val="24"/>
                <w:lang w:eastAsia="de-DE"/>
              </w:rPr>
              <w:t>(Cowin et al., 2006)</w:t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 xml:space="preserve">, and showed exacerbated the </w:t>
            </w:r>
            <w:proofErr w:type="spellStart"/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>IgE</w:t>
            </w:r>
            <w:proofErr w:type="spellEnd"/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 xml:space="preserve">-mediated late phase inflammation in a murine model of passive cutaneous anaphylaxis </w:t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BYmRhbGEtVmFsZW5jaWE8L0F1dGhvcj48WWVhcj4yMDE1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==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BYmRhbGEtVmFsZW5jaWE8L0F1dGhvcj48WWVhcj4yMDE1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==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宋体" w:hAnsi="Times New Roman" w:cs="Times New Roman"/>
                <w:bCs/>
                <w:noProof/>
                <w:color w:val="auto"/>
                <w:kern w:val="36"/>
                <w:sz w:val="24"/>
                <w:szCs w:val="24"/>
                <w:lang w:eastAsia="de-DE"/>
              </w:rPr>
              <w:t>(Abdala-Valencia et al., 2015)</w:t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>.</w:t>
            </w:r>
          </w:p>
        </w:tc>
      </w:tr>
      <w:tr w:rsidR="008B2E8C" w:rsidRPr="00906E89" w:rsidTr="00E4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9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lastRenderedPageBreak/>
              <w:t>TSPAN 25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CD53, 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MOX44</w:t>
            </w:r>
          </w:p>
        </w:tc>
        <w:tc>
          <w:tcPr>
            <w:tcW w:w="9497" w:type="dxa"/>
          </w:tcPr>
          <w:p w:rsidR="008B2E8C" w:rsidRPr="00906E89" w:rsidRDefault="008B2E8C" w:rsidP="00543BAD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>PKC substrate phosphorylation and the recruitment of PKCβ to the plasma membrane were impaired in primary</w:t>
            </w:r>
            <w:r w:rsidRPr="00906E89">
              <w:rPr>
                <w:rFonts w:ascii="Times New Roman" w:eastAsia="宋体" w:hAnsi="Times New Roman" w:cs="Times New Roman"/>
                <w:bCs/>
                <w:i/>
                <w:iCs/>
                <w:color w:val="auto"/>
                <w:kern w:val="36"/>
                <w:sz w:val="24"/>
                <w:szCs w:val="24"/>
                <w:lang w:eastAsia="de-DE"/>
              </w:rPr>
              <w:t xml:space="preserve"> </w:t>
            </w:r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 xml:space="preserve">B cells from </w:t>
            </w:r>
            <w:r w:rsidRPr="00906E89">
              <w:rPr>
                <w:rFonts w:ascii="Times New Roman" w:eastAsia="宋体" w:hAnsi="Times New Roman" w:cs="Times New Roman"/>
                <w:bCs/>
                <w:iCs/>
                <w:color w:val="auto"/>
                <w:kern w:val="36"/>
                <w:sz w:val="24"/>
                <w:szCs w:val="24"/>
                <w:lang w:eastAsia="de-DE"/>
              </w:rPr>
              <w:t>CD53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 xml:space="preserve"> mice </w:t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adWlkc2NoZXJ3b3VkZTwvQXV0aG9yPjxZZWFyPjIwMTc8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adWlkc2NoZXJ3b3VkZTwvQXV0aG9yPjxZZWFyPjIwMTc8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宋体" w:hAnsi="Times New Roman" w:cs="Times New Roman"/>
                <w:bCs/>
                <w:noProof/>
                <w:color w:val="auto"/>
                <w:kern w:val="36"/>
                <w:sz w:val="24"/>
                <w:szCs w:val="24"/>
                <w:lang w:eastAsia="de-DE"/>
              </w:rPr>
              <w:t>(Zuidscherwoude et al., 2017)</w:t>
            </w:r>
            <w:r w:rsidRPr="00906E89">
              <w:rPr>
                <w:rFonts w:ascii="Times New Roman" w:eastAsia="宋体" w:hAnsi="Times New Roman" w:cs="Times New Roman"/>
                <w:bCs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bCs/>
                <w:color w:val="auto"/>
                <w:kern w:val="36"/>
                <w:sz w:val="24"/>
                <w:szCs w:val="24"/>
                <w:lang w:eastAsia="de-DE"/>
              </w:rPr>
              <w:t>.</w:t>
            </w:r>
          </w:p>
        </w:tc>
      </w:tr>
      <w:tr w:rsidR="008B2E8C" w:rsidRPr="00906E89" w:rsidTr="00E4520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26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CD37, 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GP52-40</w:t>
            </w:r>
          </w:p>
        </w:tc>
        <w:tc>
          <w:tcPr>
            <w:tcW w:w="9497" w:type="dxa"/>
          </w:tcPr>
          <w:p w:rsidR="00691991" w:rsidRPr="00906E89" w:rsidRDefault="00691991" w:rsidP="00691991">
            <w:pPr>
              <w:pStyle w:val="MDPI21heading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  <w:lang w:eastAsia="zh-CN"/>
              </w:rPr>
            </w:pP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t>CD37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  <w:vertAlign w:val="superscript"/>
              </w:rPr>
              <w:t>-/-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t xml:space="preserve"> mice </w:t>
            </w:r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t xml:space="preserve">had reduced numbers of </w:t>
            </w:r>
            <w:proofErr w:type="spellStart"/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t>IgG</w:t>
            </w:r>
            <w:proofErr w:type="spellEnd"/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t xml:space="preserve">-secreting plasma cells in lymphoid organs </w:t>
            </w:r>
            <w:r w:rsidRPr="00906E89">
              <w:rPr>
                <w:rFonts w:ascii="Times New Roman" w:eastAsia="等线" w:hAnsi="Times New Roman"/>
                <w:b w:val="0"/>
                <w:bCs/>
                <w:i/>
                <w:color w:val="auto"/>
                <w:sz w:val="24"/>
                <w:szCs w:val="24"/>
              </w:rPr>
              <w:t>via</w:t>
            </w:r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t xml:space="preserve"> impairing </w:t>
            </w:r>
            <w:proofErr w:type="gramStart"/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t>α(</w:t>
            </w:r>
            <w:proofErr w:type="gramEnd"/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t xml:space="preserve">4)β(1) integrin-dependent </w:t>
            </w:r>
            <w:proofErr w:type="spellStart"/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t>Akt</w:t>
            </w:r>
            <w:proofErr w:type="spellEnd"/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t xml:space="preserve"> signaling </w:t>
            </w:r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fldChar w:fldCharType="begin">
                <w:fldData xml:space="preserve">PEVuZE5vdGU+PENpdGU+PEF1dGhvcj52YW4gU3ByaWVsPC9BdXRob3I+PFllYXI+MjAxMjwvWWVh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</w:fldData>
              </w:fldChar>
            </w:r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instrText xml:space="preserve"> ADDIN EN.CITE </w:instrText>
            </w:r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fldChar w:fldCharType="begin">
                <w:fldData xml:space="preserve">PEVuZE5vdGU+PENpdGU+PEF1dGhvcj52YW4gU3ByaWVsPC9BdXRob3I+PFllYXI+MjAxMjwvWWVh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</w:fldData>
              </w:fldChar>
            </w:r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instrText xml:space="preserve"> ADDIN EN.CITE.DATA </w:instrText>
            </w:r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</w:r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</w:r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fldChar w:fldCharType="separate"/>
            </w:r>
            <w:r w:rsidRPr="00906E89">
              <w:rPr>
                <w:rFonts w:ascii="Times New Roman" w:eastAsia="等线" w:hAnsi="Times New Roman"/>
                <w:b w:val="0"/>
                <w:bCs/>
                <w:noProof/>
                <w:color w:val="auto"/>
                <w:sz w:val="24"/>
                <w:szCs w:val="24"/>
              </w:rPr>
              <w:t>(van Spriel et al., 2012)</w:t>
            </w:r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t>.</w:t>
            </w:r>
          </w:p>
          <w:p w:rsidR="00691991" w:rsidRPr="00906E89" w:rsidRDefault="00691991" w:rsidP="00691991">
            <w:pPr>
              <w:pStyle w:val="MDPI21heading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  <w:lang w:eastAsia="zh-CN"/>
              </w:rPr>
            </w:pP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t>The proliferation of T cells from CD37</w:t>
            </w:r>
            <w:r w:rsidRPr="00906E89">
              <w:rPr>
                <w:rFonts w:ascii="Times New Roman" w:eastAsia="等线" w:hAnsi="Times New Roman"/>
                <w:b w:val="0"/>
                <w:color w:val="auto"/>
                <w:sz w:val="24"/>
                <w:szCs w:val="24"/>
                <w:vertAlign w:val="superscript"/>
              </w:rPr>
              <w:t>-/-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t xml:space="preserve"> mice were enhanced, however, antigen-specific T-cell development, T-cell-dependent antibody responses, antitumor immunity</w:t>
            </w:r>
            <w:r w:rsidRPr="00906E89">
              <w:rPr>
                <w:rFonts w:ascii="Times New Roman" w:eastAsia="宋体" w:hAnsi="Times New Roman" w:hint="eastAsia"/>
                <w:b w:val="0"/>
                <w:color w:val="auto"/>
                <w:kern w:val="36"/>
                <w:sz w:val="24"/>
                <w:szCs w:val="24"/>
                <w:lang w:eastAsia="zh-CN"/>
              </w:rPr>
              <w:t xml:space="preserve"> 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t>were impaired in CD37</w:t>
            </w:r>
            <w:r w:rsidRPr="00906E89">
              <w:rPr>
                <w:rFonts w:ascii="Times New Roman" w:eastAsia="等线" w:hAnsi="Times New Roman"/>
                <w:b w:val="0"/>
                <w:color w:val="auto"/>
                <w:sz w:val="24"/>
                <w:szCs w:val="24"/>
                <w:vertAlign w:val="superscript"/>
              </w:rPr>
              <w:t>-/-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t xml:space="preserve"> mice 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begin">
                <w:fldData xml:space="preserve">PEVuZE5vdGU+PENpdGU+PEF1dGhvcj5HYXJ0bGFuPC9BdXRob3I+PFllYXI+MjAxMzwvWWVhcj48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</w:fldData>
              </w:fldChar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instrText xml:space="preserve"> ADDIN EN.CITE </w:instrTex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begin">
                <w:fldData xml:space="preserve">PEVuZE5vdGU+PENpdGU+PEF1dGhvcj5HYXJ0bGFuPC9BdXRob3I+PFllYXI+MjAxMzwvWWVhcj48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</w:fldData>
              </w:fldChar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instrText xml:space="preserve"> ADDIN EN.CITE.DATA </w:instrTex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separate"/>
            </w:r>
            <w:r w:rsidRPr="00906E89">
              <w:rPr>
                <w:rFonts w:ascii="Times New Roman" w:eastAsia="宋体" w:hAnsi="Times New Roman"/>
                <w:b w:val="0"/>
                <w:noProof/>
                <w:color w:val="auto"/>
                <w:kern w:val="36"/>
                <w:sz w:val="24"/>
                <w:szCs w:val="24"/>
              </w:rPr>
              <w:t>(Knobeloch et al., 2000; van Spriel et al., 2004; Gartlan et al., 2013)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t>.</w:t>
            </w:r>
          </w:p>
          <w:p w:rsidR="00691991" w:rsidRPr="00906E89" w:rsidRDefault="00691991" w:rsidP="00691991">
            <w:pPr>
              <w:pStyle w:val="MDPI21heading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  <w:lang w:eastAsia="zh-CN"/>
              </w:rPr>
            </w:pPr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t xml:space="preserve">Similar to 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t>CD151</w:t>
            </w:r>
            <w:r w:rsidRPr="00906E89">
              <w:rPr>
                <w:rFonts w:ascii="Times New Roman" w:eastAsia="等线" w:hAnsi="Times New Roman"/>
                <w:b w:val="0"/>
                <w:color w:val="auto"/>
                <w:sz w:val="24"/>
                <w:szCs w:val="24"/>
                <w:vertAlign w:val="superscript"/>
              </w:rPr>
              <w:t>-/-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t xml:space="preserve"> DCs, </w:t>
            </w:r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t>DCs from CD37</w:t>
            </w:r>
            <w:r w:rsidRPr="00906E89">
              <w:rPr>
                <w:rFonts w:ascii="Times New Roman" w:eastAsia="等线" w:hAnsi="Times New Roman"/>
                <w:b w:val="0"/>
                <w:color w:val="auto"/>
                <w:sz w:val="24"/>
                <w:szCs w:val="24"/>
                <w:vertAlign w:val="superscript"/>
              </w:rPr>
              <w:t>-/-</w:t>
            </w:r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t xml:space="preserve"> mice </w: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t>were hyper-stimulatory to CD4</w: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  <w:vertAlign w:val="superscript"/>
              </w:rPr>
              <w:t>+</w: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t xml:space="preserve"> and CD8</w: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  <w:vertAlign w:val="superscript"/>
              </w:rPr>
              <w:t>+</w: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t xml:space="preserve"> T cells, although they had different mechanisms </w: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fldChar w:fldCharType="begin"/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instrText xml:space="preserve"> ADDIN EN.CITE &lt;EndNote&gt;&lt;Cite&gt;&lt;Author&gt;Sheng&lt;/Author&gt;&lt;Year&gt;2009&lt;/Year&gt;&lt;RecNum&gt;25&lt;/RecNum&gt;&lt;DisplayText&gt;(Sheng et al., 2009)&lt;/DisplayText&gt;&lt;record&gt;&lt;rec-number&gt;25&lt;/rec-number&gt;&lt;foreign-keys&gt;&lt;key app="EN" db-id="20prff9vh50wtcepwrw5pfxc5z9dw0525f0w" timestamp="1570879814"&gt;25&lt;/key&gt;&lt;/foreign-keys&gt;&lt;ref-type name="Journal Article"&gt;17&lt;/ref-type&gt;&lt;contributors&gt;&lt;authors&gt;&lt;author&gt;Sheng, K. C.&lt;/author&gt;&lt;author&gt;van Spriel, A. B.&lt;/author&gt;&lt;author&gt;Gartlan, K. H.&lt;/author&gt;&lt;author&gt;Sofi, M.&lt;/author&gt;&lt;author&gt;Apostolopoulos, V.&lt;/author&gt;&lt;author&gt;Ashman, L.&lt;/author&gt;&lt;author&gt;Wright, M. D.&lt;/author&gt;&lt;/authors&gt;&lt;/contributors&gt;&lt;auth-address&gt;The Burnet Institute of Medical Research and Public Health, A&amp;amp;RMC, Heidelberg, Australia.&lt;/auth-address&gt;&lt;titles&gt;&lt;title&gt;Tetraspanins CD37 and CD151 differentially regulate Ag presentation and T-cell co-stimulation by DC&lt;/title&gt;&lt;secondary-title&gt;Eur J Immunol&lt;/secondary-title&gt;&lt;/titles&gt;&lt;periodical&gt;&lt;full-title&gt;Eur J Immunol&lt;/full-title&gt;&lt;/periodical&gt;&lt;pages&gt;50-5&lt;/pages&gt;&lt;volume&gt;39&lt;/volume&gt;&lt;number&gt;1&lt;/number&gt;&lt;keywords&gt;&lt;keyword&gt;Animals&lt;/keyword&gt;&lt;keyword&gt;*Antigen Presentation/genetics&lt;/keyword&gt;&lt;keyword&gt;Antigens, CD/genetics/*immunology&lt;/keyword&gt;&lt;keyword&gt;Antigens, Neoplasm/genetics/*immunology&lt;/keyword&gt;&lt;keyword&gt;CD4-Positive T-Lymphocytes/*immunology&lt;/keyword&gt;&lt;keyword&gt;CD8-Positive T-Lymphocytes/*immunology&lt;/keyword&gt;&lt;keyword&gt;Dendritic Cells/*immunology&lt;/keyword&gt;&lt;keyword&gt;Glycoproteins/genetics/*immunology&lt;/keyword&gt;&lt;keyword&gt;*Lymphocyte Activation/genetics&lt;/keyword&gt;&lt;keyword&gt;Mice&lt;/keyword&gt;&lt;keyword&gt;Mice, Inbred C57BL&lt;/keyword&gt;&lt;keyword&gt;Mice, Knockout&lt;/keyword&gt;&lt;keyword&gt;Tetraspanin 24&lt;/keyword&gt;&lt;keyword&gt;Tetraspanins&lt;/keyword&gt;&lt;/keywords&gt;&lt;dates&gt;&lt;year&gt;2009&lt;/year&gt;&lt;pub-dates&gt;&lt;date&gt;Jan&lt;/date&gt;&lt;/pub-dates&gt;&lt;/dates&gt;&lt;isbn&gt;1521-4141 (Electronic)&amp;#xD;0014-2980 (Linking)&lt;/isbn&gt;&lt;accession-num&gt;19089816&lt;/accession-num&gt;&lt;urls&gt;&lt;related-urls&gt;&lt;url&gt;https://www.ncbi.nlm.nih.gov/pubmed/19089816&lt;/url&gt;&lt;/related-urls&gt;&lt;/urls&gt;&lt;electronic-resource-num&gt;10.1002/eji.200838798&lt;/electronic-resource-num&gt;&lt;/record&gt;&lt;/Cite&gt;&lt;/EndNote&gt;</w:instrTex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fldChar w:fldCharType="separate"/>
            </w:r>
            <w:r w:rsidRPr="00906E89">
              <w:rPr>
                <w:rFonts w:ascii="Times New Roman" w:eastAsia="宋体" w:hAnsi="Times New Roman"/>
                <w:b w:val="0"/>
                <w:bCs/>
                <w:noProof/>
                <w:color w:val="auto"/>
                <w:sz w:val="24"/>
                <w:szCs w:val="24"/>
              </w:rPr>
              <w:t>(Sheng et al., 2009)</w: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t>.</w:t>
            </w:r>
            <w:r w:rsidRPr="00906E89">
              <w:rPr>
                <w:rFonts w:ascii="Times New Roman" w:eastAsia="宋体" w:hAnsi="Times New Roman" w:hint="eastAsia"/>
                <w:b w:val="0"/>
                <w:bCs/>
                <w:color w:val="auto"/>
                <w:sz w:val="24"/>
                <w:szCs w:val="24"/>
                <w:lang w:eastAsia="zh-CN"/>
              </w:rPr>
              <w:t xml:space="preserve"> </w: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t>However, CD37 deficiency impaired DCs migration, by contrast, DCs from CD82</w:t>
            </w:r>
            <w:r w:rsidRPr="00906E89">
              <w:rPr>
                <w:rFonts w:ascii="Times New Roman" w:eastAsia="等线" w:hAnsi="Times New Roman"/>
                <w:b w:val="0"/>
                <w:color w:val="auto"/>
                <w:sz w:val="24"/>
                <w:szCs w:val="24"/>
                <w:vertAlign w:val="superscript"/>
              </w:rPr>
              <w:t>-/-</w: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t xml:space="preserve"> mice displayed a striking </w:t>
            </w:r>
            <w:proofErr w:type="spellStart"/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t>hypermigratory</w:t>
            </w:r>
            <w:proofErr w:type="spellEnd"/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t xml:space="preserve"> phenotype </w: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fldChar w:fldCharType="begin">
                <w:fldData xml:space="preserve">PEVuZE5vdGU+PENpdGU+PEF1dGhvcj5Kb25lczwvQXV0aG9yPjxZZWFyPjIwMTY8L1llYXI+PFJl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==
</w:fldData>
              </w:fldChar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instrText xml:space="preserve"> ADDIN EN.CITE </w:instrTex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fldChar w:fldCharType="begin">
                <w:fldData xml:space="preserve">PEVuZE5vdGU+PENpdGU+PEF1dGhvcj5Kb25lczwvQXV0aG9yPjxZZWFyPjIwMTY8L1llYXI+PFJl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==
</w:fldData>
              </w:fldChar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instrText xml:space="preserve"> ADDIN EN.CITE.DATA </w:instrTex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fldChar w:fldCharType="separate"/>
            </w:r>
            <w:r w:rsidRPr="00906E89">
              <w:rPr>
                <w:rFonts w:ascii="Times New Roman" w:eastAsia="宋体" w:hAnsi="Times New Roman"/>
                <w:b w:val="0"/>
                <w:bCs/>
                <w:noProof/>
                <w:color w:val="auto"/>
                <w:sz w:val="24"/>
                <w:szCs w:val="24"/>
              </w:rPr>
              <w:t>(Gartlan et al., 2013; Jones et al., 2016)</w: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sz w:val="24"/>
                <w:szCs w:val="24"/>
              </w:rPr>
              <w:t>.</w:t>
            </w:r>
          </w:p>
          <w:p w:rsidR="00691991" w:rsidRPr="00906E89" w:rsidRDefault="00691991" w:rsidP="00691991">
            <w:pPr>
              <w:pStyle w:val="MDPI21heading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  <w:lang w:eastAsia="zh-CN"/>
              </w:rPr>
            </w:pPr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t>Neutrophil recruitment in a peritonitis model was impaired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t xml:space="preserve"> in CD37</w:t>
            </w:r>
            <w:r w:rsidRPr="00906E89">
              <w:rPr>
                <w:rFonts w:ascii="Times New Roman" w:eastAsia="等线" w:hAnsi="Times New Roman"/>
                <w:b w:val="0"/>
                <w:color w:val="auto"/>
                <w:sz w:val="24"/>
                <w:szCs w:val="24"/>
                <w:vertAlign w:val="superscript"/>
              </w:rPr>
              <w:t>-/-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t xml:space="preserve"> mice 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begin">
                <w:fldData xml:space="preserve">PEVuZE5vdGU+PENpdGU+PEF1dGhvcj5XZWU8L0F1dGhvcj48WWVhcj4yMDE1PC9ZZWFyPjxSZWNO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</w:fldData>
              </w:fldChar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instrText xml:space="preserve"> ADDIN EN.CITE </w:instrTex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begin">
                <w:fldData xml:space="preserve">PEVuZE5vdGU+PENpdGU+PEF1dGhvcj5XZWU8L0F1dGhvcj48WWVhcj4yMDE1PC9ZZWFyPjxSZWNO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</w:fldData>
              </w:fldChar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instrText xml:space="preserve"> ADDIN EN.CITE.DATA </w:instrTex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separate"/>
            </w:r>
            <w:r w:rsidRPr="00906E89">
              <w:rPr>
                <w:rFonts w:ascii="Times New Roman" w:eastAsia="宋体" w:hAnsi="Times New Roman"/>
                <w:b w:val="0"/>
                <w:noProof/>
                <w:color w:val="auto"/>
                <w:kern w:val="36"/>
                <w:sz w:val="24"/>
                <w:szCs w:val="24"/>
              </w:rPr>
              <w:t>(Wee et al., 2015)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等线" w:hAnsi="Times New Roman"/>
                <w:b w:val="0"/>
                <w:bCs/>
                <w:color w:val="auto"/>
                <w:sz w:val="24"/>
                <w:szCs w:val="24"/>
              </w:rPr>
              <w:t>.</w:t>
            </w:r>
            <w:r w:rsidRPr="00906E89">
              <w:rPr>
                <w:rFonts w:ascii="Times New Roman" w:eastAsia="等线" w:hAnsi="Times New Roman" w:hint="eastAsia"/>
                <w:b w:val="0"/>
                <w:bCs/>
                <w:color w:val="auto"/>
                <w:sz w:val="24"/>
                <w:szCs w:val="24"/>
                <w:lang w:eastAsia="zh-CN"/>
              </w:rPr>
              <w:t xml:space="preserve"> </w:t>
            </w:r>
          </w:p>
          <w:p w:rsidR="008B2E8C" w:rsidRPr="00906E89" w:rsidRDefault="00691991" w:rsidP="00691991">
            <w:pPr>
              <w:pStyle w:val="MDPI21heading1"/>
              <w:spacing w:before="0" w:after="0"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  <w:lang w:eastAsia="zh-CN"/>
              </w:rPr>
            </w:pP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t>CD37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  <w:vertAlign w:val="superscript"/>
              </w:rPr>
              <w:t>-/-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t xml:space="preserve"> mice were protected against </w:t>
            </w:r>
            <w:r w:rsidRPr="00906E89">
              <w:rPr>
                <w:rFonts w:ascii="Times New Roman" w:eastAsia="宋体" w:hAnsi="Times New Roman"/>
                <w:b w:val="0"/>
                <w:i/>
                <w:color w:val="auto"/>
                <w:kern w:val="36"/>
                <w:sz w:val="24"/>
                <w:szCs w:val="24"/>
              </w:rPr>
              <w:t xml:space="preserve">Candida </w:t>
            </w:r>
            <w:proofErr w:type="spellStart"/>
            <w:r w:rsidRPr="00906E89">
              <w:rPr>
                <w:rFonts w:ascii="Times New Roman" w:eastAsia="宋体" w:hAnsi="Times New Roman"/>
                <w:b w:val="0"/>
                <w:i/>
                <w:color w:val="auto"/>
                <w:kern w:val="36"/>
                <w:sz w:val="24"/>
                <w:szCs w:val="24"/>
              </w:rPr>
              <w:t>albicans</w:t>
            </w:r>
            <w:proofErr w:type="spellEnd"/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t xml:space="preserve"> infection, which was accompanied by increased IL-6 levels and IgA antibodies 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begin">
                <w:fldData xml:space="preserve">PEVuZE5vdGU+PENpdGU+PEF1dGhvcj52YW4gU3ByaWVsPC9BdXRob3I+PFllYXI+MjAwOTwvWWVh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</w:fldData>
              </w:fldChar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instrText xml:space="preserve"> ADDIN EN.CITE </w:instrTex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begin">
                <w:fldData xml:space="preserve">PEVuZE5vdGU+PENpdGU+PEF1dGhvcj52YW4gU3ByaWVsPC9BdXRob3I+PFllYXI+MjAwOTwvWWVh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</w:fldData>
              </w:fldChar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instrText xml:space="preserve"> ADDIN EN.CITE.DATA </w:instrTex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separate"/>
            </w:r>
            <w:r w:rsidRPr="00906E89">
              <w:rPr>
                <w:rFonts w:ascii="Times New Roman" w:eastAsia="宋体" w:hAnsi="Times New Roman"/>
                <w:b w:val="0"/>
                <w:noProof/>
                <w:color w:val="auto"/>
                <w:kern w:val="36"/>
                <w:sz w:val="24"/>
                <w:szCs w:val="24"/>
              </w:rPr>
              <w:t>(van Spriel et al., 2009)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t>, however, the increased IL-6 levels contributed to glomerular IgA deposition, and the development of renal failure following LPS treatment in CD37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  <w:vertAlign w:val="superscript"/>
              </w:rPr>
              <w:t>-/-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t xml:space="preserve"> mice 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begin">
                <w:fldData xml:space="preserve">PEVuZE5vdGU+PENpdGU+PEF1dGhvcj5Sb3BzPC9BdXRob3I+PFllYXI+MjAxODwvWWVhcj48UmVj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</w:fldData>
              </w:fldChar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instrText xml:space="preserve"> ADDIN EN.CITE </w:instrTex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begin">
                <w:fldData xml:space="preserve">PEVuZE5vdGU+PENpdGU+PEF1dGhvcj5Sb3BzPC9BdXRob3I+PFllYXI+MjAxODwvWWVhcj48UmVj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</w:fldData>
              </w:fldChar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instrText xml:space="preserve"> ADDIN EN.CITE.DATA </w:instrTex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separate"/>
            </w:r>
            <w:r w:rsidRPr="00906E89">
              <w:rPr>
                <w:rFonts w:ascii="Times New Roman" w:eastAsia="宋体" w:hAnsi="Times New Roman"/>
                <w:b w:val="0"/>
                <w:noProof/>
                <w:color w:val="auto"/>
                <w:kern w:val="36"/>
                <w:sz w:val="24"/>
                <w:szCs w:val="24"/>
              </w:rPr>
              <w:t>(Rops et al., 2018)</w:t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宋体" w:hAnsi="Times New Roman"/>
                <w:b w:val="0"/>
                <w:color w:val="auto"/>
                <w:kern w:val="36"/>
                <w:sz w:val="24"/>
                <w:szCs w:val="24"/>
              </w:rPr>
              <w:t>.</w:t>
            </w:r>
            <w:r w:rsidRPr="00906E89">
              <w:rPr>
                <w:rFonts w:ascii="Times New Roman" w:eastAsia="宋体" w:hAnsi="Times New Roman" w:hint="eastAsia"/>
                <w:b w:val="0"/>
                <w:color w:val="auto"/>
                <w:kern w:val="36"/>
                <w:sz w:val="24"/>
                <w:szCs w:val="24"/>
                <w:lang w:eastAsia="zh-CN"/>
              </w:rPr>
              <w:t xml:space="preserve"> </w: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kern w:val="36"/>
                <w:sz w:val="24"/>
                <w:szCs w:val="24"/>
              </w:rPr>
              <w:t>Through constitutive activation of the IL-6 signaling pathway, CD37</w: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kern w:val="36"/>
                <w:sz w:val="24"/>
                <w:szCs w:val="24"/>
                <w:vertAlign w:val="superscript"/>
              </w:rPr>
              <w:t>-/-</w: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kern w:val="36"/>
                <w:sz w:val="24"/>
                <w:szCs w:val="24"/>
              </w:rPr>
              <w:t xml:space="preserve"> mice developed germinal center-derived B cell lymphoma in lymph nodes and spleens with a higher incidence than Bcl2 transgenic mice </w: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kern w:val="36"/>
                <w:sz w:val="24"/>
                <w:szCs w:val="24"/>
              </w:rPr>
              <w:fldChar w:fldCharType="begin">
                <w:fldData xml:space="preserve">PEVuZE5vdGU+PENpdGU+PEF1dGhvcj5kZSBXaW5kZTwvQXV0aG9yPjxZZWFyPjIwMTY8L1llYXI+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</w:fldData>
              </w:fldChar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kern w:val="36"/>
                <w:sz w:val="24"/>
                <w:szCs w:val="24"/>
              </w:rPr>
              <w:instrText xml:space="preserve"> ADDIN EN.CITE </w:instrTex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kern w:val="36"/>
                <w:sz w:val="24"/>
                <w:szCs w:val="24"/>
              </w:rPr>
              <w:fldChar w:fldCharType="begin">
                <w:fldData xml:space="preserve">PEVuZE5vdGU+PENpdGU+PEF1dGhvcj5kZSBXaW5kZTwvQXV0aG9yPjxZZWFyPjIwMTY8L1llYXI+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</w:fldData>
              </w:fldChar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kern w:val="36"/>
                <w:sz w:val="24"/>
                <w:szCs w:val="24"/>
              </w:rPr>
              <w:instrText xml:space="preserve"> ADDIN EN.CITE.DATA </w:instrTex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kern w:val="36"/>
                <w:sz w:val="24"/>
                <w:szCs w:val="24"/>
              </w:rPr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kern w:val="36"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kern w:val="36"/>
                <w:sz w:val="24"/>
                <w:szCs w:val="24"/>
              </w:rPr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kern w:val="36"/>
                <w:sz w:val="24"/>
                <w:szCs w:val="24"/>
              </w:rPr>
              <w:fldChar w:fldCharType="separate"/>
            </w:r>
            <w:r w:rsidRPr="00906E89">
              <w:rPr>
                <w:rFonts w:ascii="Times New Roman" w:eastAsia="宋体" w:hAnsi="Times New Roman"/>
                <w:b w:val="0"/>
                <w:bCs/>
                <w:noProof/>
                <w:color w:val="auto"/>
                <w:kern w:val="36"/>
                <w:sz w:val="24"/>
                <w:szCs w:val="24"/>
              </w:rPr>
              <w:t>(de Winde et al., 2016)</w:t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kern w:val="36"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宋体" w:hAnsi="Times New Roman"/>
                <w:b w:val="0"/>
                <w:bCs/>
                <w:color w:val="auto"/>
                <w:kern w:val="36"/>
                <w:sz w:val="24"/>
                <w:szCs w:val="24"/>
              </w:rPr>
              <w:t>.</w:t>
            </w:r>
          </w:p>
        </w:tc>
      </w:tr>
      <w:tr w:rsidR="008B2E8C" w:rsidRPr="00906E89" w:rsidTr="00E4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27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CD82, 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4F9, C33, GR15, IA4, KAI1, R2, SAR2, ST6</w:t>
            </w:r>
          </w:p>
        </w:tc>
        <w:tc>
          <w:tcPr>
            <w:tcW w:w="9497" w:type="dxa"/>
          </w:tcPr>
          <w:p w:rsidR="003F1CE9" w:rsidRPr="00906E89" w:rsidRDefault="00966B7F" w:rsidP="003F1CE9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sz w:val="24"/>
                <w:szCs w:val="24"/>
              </w:rPr>
            </w:pP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>CD82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 xml:space="preserve"> mice selectively lose long-term repopulating hematopoietic stem cells </w:t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begin">
                <w:fldData xml:space="preserve">PEVuZE5vdGU+PENpdGU+PEF1dGhvcj5IdXI8L0F1dGhvcj48WWVhcj4yMDE2PC9ZZWFyPjxSZWNO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</w:fldData>
              </w:fldChar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begin">
                <w:fldData xml:space="preserve">PEVuZE5vdGU+PENpdGU+PEF1dGhvcj5IdXI8L0F1dGhvcj48WWVhcj4yMDE2PC9ZZWFyPjxSZWNO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</w:fldData>
              </w:fldChar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separate"/>
            </w:r>
            <w:r w:rsidRPr="00906E89">
              <w:rPr>
                <w:rFonts w:ascii="Times New Roman" w:eastAsia="Times New Roman" w:hAnsi="Times New Roman" w:cs="Times New Roman"/>
                <w:bCs/>
                <w:noProof/>
                <w:color w:val="auto"/>
                <w:sz w:val="24"/>
                <w:szCs w:val="24"/>
                <w:lang w:eastAsia="de-DE"/>
              </w:rPr>
              <w:t>(Hur et al., 2016)</w:t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>.</w:t>
            </w:r>
            <w:r w:rsidRPr="00906E89">
              <w:rPr>
                <w:rFonts w:ascii="Times New Roman" w:hAnsi="Times New Roman" w:cs="Times New Roman" w:hint="eastAsia"/>
                <w:bCs/>
                <w:color w:val="auto"/>
                <w:sz w:val="24"/>
                <w:szCs w:val="24"/>
              </w:rPr>
              <w:t xml:space="preserve"> </w:t>
            </w:r>
            <w:r w:rsidR="008B2E8C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Similar to CD37</w:t>
            </w:r>
            <w:r w:rsidR="008B2E8C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="008B2E8C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ice, T cells from CD82</w:t>
            </w:r>
            <w:r w:rsidR="008B2E8C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="008B2E8C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ice were </w:t>
            </w:r>
            <w:proofErr w:type="spellStart"/>
            <w:r w:rsidR="008B2E8C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hyperproliferative</w:t>
            </w:r>
            <w:proofErr w:type="spellEnd"/>
            <w:r w:rsidR="008B2E8C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</w:t>
            </w:r>
            <w:r w:rsidR="008B2E8C" w:rsidRPr="00906E89">
              <w:rPr>
                <w:rFonts w:ascii="Times New Roman" w:eastAsia="Times New Roman" w:hAnsi="Times New Roman" w:cs="Times New Roman"/>
                <w:i/>
                <w:color w:val="auto"/>
                <w:sz w:val="24"/>
                <w:szCs w:val="24"/>
                <w:lang w:eastAsia="de-DE"/>
              </w:rPr>
              <w:t>in vitro</w:t>
            </w:r>
            <w:r w:rsidR="008B2E8C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, however, the Ag-specific CD8</w:t>
            </w:r>
            <w:r w:rsidR="008B2E8C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vertAlign w:val="superscript"/>
                <w:lang w:eastAsia="de-DE"/>
              </w:rPr>
              <w:t>+</w:t>
            </w:r>
            <w:r w:rsidR="008B2E8C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responses in CD82</w:t>
            </w:r>
            <w:r w:rsidR="008B2E8C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="008B2E8C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ice were decreased due to the dysfunction of DCs </w:t>
            </w:r>
            <w:r w:rsidR="008B2E8C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Kb25lczwvQXV0aG9yPjxZZWFyPjIwMTY8L1llYXI+PFJl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Kb25lczwvQXV0aG9yPjxZZWFyPjIwMTY8L1llYXI+PFJl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="008B2E8C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="008B2E8C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t xml:space="preserve">(Jones </w:t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lastRenderedPageBreak/>
              <w:t>et al., 2016)</w:t>
            </w:r>
            <w:r w:rsidR="008B2E8C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="008B2E8C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.</w:t>
            </w:r>
            <w:r w:rsidR="00001BC2" w:rsidRPr="00906E89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 xml:space="preserve"> </w:t>
            </w:r>
            <w:r w:rsidR="008B2E8C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CD82</w:t>
            </w:r>
            <w:r w:rsidR="008B2E8C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="008B2E8C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ice displayed diminished fungicidal activity, increased </w:t>
            </w:r>
            <w:r w:rsidR="008B2E8C" w:rsidRPr="00906E89">
              <w:rPr>
                <w:rFonts w:ascii="Times New Roman" w:eastAsia="Times New Roman" w:hAnsi="Times New Roman" w:cs="Times New Roman"/>
                <w:i/>
                <w:color w:val="auto"/>
                <w:sz w:val="24"/>
                <w:szCs w:val="24"/>
                <w:lang w:eastAsia="de-DE"/>
              </w:rPr>
              <w:t xml:space="preserve">Candida </w:t>
            </w:r>
            <w:proofErr w:type="spellStart"/>
            <w:r w:rsidR="008B2E8C" w:rsidRPr="00906E89">
              <w:rPr>
                <w:rFonts w:ascii="Times New Roman" w:eastAsia="Times New Roman" w:hAnsi="Times New Roman" w:cs="Times New Roman"/>
                <w:i/>
                <w:color w:val="auto"/>
                <w:sz w:val="24"/>
                <w:szCs w:val="24"/>
                <w:lang w:eastAsia="de-DE"/>
              </w:rPr>
              <w:t>albicans</w:t>
            </w:r>
            <w:proofErr w:type="spellEnd"/>
            <w:r w:rsidR="008B2E8C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viability within macrophages, and decreased the production of TNF-α, IL-1β in macrophages </w:t>
            </w:r>
            <w:r w:rsidR="008B2E8C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begin">
                <w:fldData xml:space="preserve">PEVuZE5vdGU+PENpdGU+PEF1dGhvcj5UYW08L0F1dGhvcj48WWVhcj4yMDE5PC9ZZWFyPjxSZWNO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begin">
                <w:fldData xml:space="preserve">PEVuZE5vdGU+PENpdGU+PEF1dGhvcj5UYW08L0F1dGhvcj48WWVhcj4yMDE5PC9ZZWFyPjxSZWNO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end"/>
            </w:r>
            <w:r w:rsidR="008B2E8C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</w:r>
            <w:r w:rsidR="008B2E8C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bCs/>
                <w:noProof/>
                <w:color w:val="auto"/>
                <w:sz w:val="24"/>
                <w:szCs w:val="24"/>
                <w:lang w:eastAsia="de-DE"/>
              </w:rPr>
              <w:t>(Tam et al., 2019)</w:t>
            </w:r>
            <w:r w:rsidR="008B2E8C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end"/>
            </w:r>
            <w:r w:rsidR="008B2E8C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>; however, another reports indicated that</w:t>
            </w:r>
            <w:r w:rsidR="004630E2" w:rsidRPr="00906E89">
              <w:rPr>
                <w:rFonts w:ascii="Times New Roman" w:hAnsi="Times New Roman" w:cs="Times New Roman" w:hint="eastAsia"/>
                <w:bCs/>
                <w:color w:val="auto"/>
                <w:sz w:val="24"/>
                <w:szCs w:val="24"/>
              </w:rPr>
              <w:t xml:space="preserve"> </w:t>
            </w:r>
            <w:r w:rsidR="008B2E8C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CD82</w:t>
            </w:r>
            <w:r w:rsidR="008B2E8C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="008B2E8C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ice</w:t>
            </w:r>
            <w:r w:rsidR="008B2E8C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 xml:space="preserve"> showed an increased survival rate, reduced bacillary loads in the lungs and enhanced inflammation in sera in response to </w:t>
            </w:r>
            <w:r w:rsidR="008B2E8C" w:rsidRPr="00906E89">
              <w:rPr>
                <w:rFonts w:ascii="Times New Roman" w:eastAsia="Times New Roman" w:hAnsi="Times New Roman" w:cs="Times New Roman"/>
                <w:bCs/>
                <w:i/>
                <w:color w:val="auto"/>
                <w:sz w:val="24"/>
                <w:szCs w:val="24"/>
                <w:lang w:eastAsia="de-DE"/>
              </w:rPr>
              <w:t>Mycobacterium tuberculosis</w:t>
            </w:r>
            <w:r w:rsidR="008B2E8C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 xml:space="preserve"> </w:t>
            </w:r>
            <w:r w:rsidR="008B2E8C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begin">
                <w:fldData xml:space="preserve">PEVuZE5vdGU+PENpdGU+PEF1dGhvcj5Lb2g8L0F1dGhvcj48WWVhcj4yMDE4PC9ZZWFyPjxSZWNO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=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begin">
                <w:fldData xml:space="preserve">PEVuZE5vdGU+PENpdGU+PEF1dGhvcj5Lb2g8L0F1dGhvcj48WWVhcj4yMDE4PC9ZZWFyPjxSZWNO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=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end"/>
            </w:r>
            <w:r w:rsidR="008B2E8C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</w:r>
            <w:r w:rsidR="008B2E8C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bCs/>
                <w:noProof/>
                <w:color w:val="auto"/>
                <w:sz w:val="24"/>
                <w:szCs w:val="24"/>
                <w:lang w:eastAsia="de-DE"/>
              </w:rPr>
              <w:t>(Koh et al., 2018)</w:t>
            </w:r>
            <w:r w:rsidR="008B2E8C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end"/>
            </w:r>
            <w:r w:rsidR="008B2E8C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>.</w:t>
            </w:r>
          </w:p>
          <w:p w:rsidR="008B2E8C" w:rsidRPr="00906E89" w:rsidRDefault="00485732" w:rsidP="00DA032A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sz w:val="24"/>
                <w:szCs w:val="24"/>
              </w:rPr>
            </w:pPr>
            <w:hyperlink r:id="rId11" w:history="1">
              <w:r w:rsidR="008B2E8C" w:rsidRPr="00906E89">
                <w:rPr>
                  <w:rFonts w:ascii="Times New Roman" w:eastAsia="Times New Roman" w:hAnsi="Times New Roman" w:cs="Times New Roman"/>
                  <w:bCs/>
                  <w:color w:val="auto"/>
                  <w:sz w:val="24"/>
                  <w:szCs w:val="24"/>
                  <w:lang w:eastAsia="de-DE"/>
                </w:rPr>
                <w:t xml:space="preserve">Global deletion of </w:t>
              </w:r>
              <w:r w:rsidR="003F1CE9" w:rsidRPr="00906E89">
                <w:rPr>
                  <w:rFonts w:ascii="Times New Roman" w:eastAsia="Times New Roman" w:hAnsi="Times New Roman" w:cs="Times New Roman"/>
                  <w:bCs/>
                  <w:color w:val="auto"/>
                  <w:sz w:val="24"/>
                  <w:szCs w:val="24"/>
                  <w:lang w:eastAsia="de-DE"/>
                </w:rPr>
                <w:t>CD82</w:t>
              </w:r>
              <w:r w:rsidR="008B2E8C" w:rsidRPr="00906E89">
                <w:rPr>
                  <w:rFonts w:ascii="Times New Roman" w:eastAsia="Times New Roman" w:hAnsi="Times New Roman" w:cs="Times New Roman"/>
                  <w:bCs/>
                  <w:color w:val="auto"/>
                  <w:sz w:val="24"/>
                  <w:szCs w:val="24"/>
                  <w:lang w:eastAsia="de-DE"/>
                </w:rPr>
                <w:t xml:space="preserve"> </w:t>
              </w:r>
            </w:hyperlink>
            <w:r w:rsidR="008B2E8C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 xml:space="preserve">attenuated bone growth, enhanced bone marrow </w:t>
            </w:r>
            <w:proofErr w:type="spellStart"/>
            <w:r w:rsidR="008B2E8C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>adipogenesis</w:t>
            </w:r>
            <w:proofErr w:type="spellEnd"/>
            <w:r w:rsidR="008B2E8C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 xml:space="preserve"> and </w:t>
            </w:r>
            <w:r w:rsidR="008B2E8C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pathological vascular morphogenesis </w:t>
            </w:r>
            <w:r w:rsidR="008B2E8C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XZWk8L0F1dGhvcj48WWVhcj4yMDE0PC9ZZWFyPjxSZWNO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</w:fldData>
              </w:fldChar>
            </w:r>
            <w:r w:rsidR="00DA032A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instrText xml:space="preserve"> ADDIN EN.CITE </w:instrText>
            </w:r>
            <w:r w:rsidR="00DA032A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XZWk8L0F1dGhvcj48WWVhcj4yMDE0PC9ZZWFyPjxSZWNO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</w:fldData>
              </w:fldChar>
            </w:r>
            <w:r w:rsidR="00DA032A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instrText xml:space="preserve"> ADDIN EN.CITE.DATA </w:instrText>
            </w:r>
            <w:r w:rsidR="00DA032A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="00DA032A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="008B2E8C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="008B2E8C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t>(Wei et al., 2014; Bergsma et al., 2018)</w:t>
            </w:r>
            <w:r w:rsidR="008B2E8C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="008B2E8C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>.</w:t>
            </w:r>
          </w:p>
        </w:tc>
      </w:tr>
      <w:tr w:rsidR="008B2E8C" w:rsidRPr="00906E89" w:rsidTr="00E4520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lastRenderedPageBreak/>
              <w:t>TSPAN 28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CD81, CVID6, S5.7, TAPA1</w:t>
            </w:r>
          </w:p>
        </w:tc>
        <w:tc>
          <w:tcPr>
            <w:tcW w:w="9497" w:type="dxa"/>
          </w:tcPr>
          <w:p w:rsidR="003F1CE9" w:rsidRPr="00906E89" w:rsidRDefault="003F1CE9" w:rsidP="003F1CE9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sz w:val="24"/>
                <w:szCs w:val="24"/>
              </w:rPr>
            </w:pP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 xml:space="preserve">Reduced fertility of female mice lacking CD81 </w:t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begin">
                <w:fldData xml:space="preserve">PEVuZE5vdGU+PENpdGU+PEF1dGhvcj5SdWJpbnN0ZWluPC9BdXRob3I+PFllYXI+MjAwNjwvWWVh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</w:fldData>
              </w:fldChar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begin">
                <w:fldData xml:space="preserve">PEVuZE5vdGU+PENpdGU+PEF1dGhvcj5SdWJpbnN0ZWluPC9BdXRob3I+PFllYXI+MjAwNjwvWWVh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</w:fldData>
              </w:fldChar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separate"/>
            </w:r>
            <w:r w:rsidRPr="00906E89">
              <w:rPr>
                <w:rFonts w:ascii="Times New Roman" w:eastAsia="Times New Roman" w:hAnsi="Times New Roman" w:cs="Times New Roman"/>
                <w:bCs/>
                <w:noProof/>
                <w:color w:val="auto"/>
                <w:sz w:val="24"/>
                <w:szCs w:val="24"/>
                <w:lang w:eastAsia="de-DE"/>
              </w:rPr>
              <w:t>(Rubinstein et al., 2006)</w:t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>.</w:t>
            </w:r>
          </w:p>
          <w:p w:rsidR="005F1807" w:rsidRPr="00906E89" w:rsidRDefault="008B2E8C" w:rsidP="005F1807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sz w:val="24"/>
                <w:szCs w:val="24"/>
              </w:rPr>
            </w:pP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>CD81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 xml:space="preserve"> mice fail to develop T helper type 2</w:t>
            </w:r>
            <w:r w:rsidR="004630E2" w:rsidRPr="00906E89">
              <w:rPr>
                <w:rFonts w:ascii="Times New Roman" w:hAnsi="Times New Roman" w:cs="Times New Roman" w:hint="eastAsia"/>
                <w:bCs/>
                <w:color w:val="auto"/>
                <w:sz w:val="24"/>
                <w:szCs w:val="24"/>
              </w:rPr>
              <w:t xml:space="preserve"> 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 xml:space="preserve">immune responses, and diminished allergen-induced airway hyper-reactivity </w:t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begin">
                <w:fldData xml:space="preserve">PEVuZE5vdGU+PENpdGU+PEF1dGhvcj5EZW5nPC9BdXRob3I+PFllYXI+MjAwMjwvWWVhcj48UmVj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begin">
                <w:fldData xml:space="preserve">PEVuZE5vdGU+PENpdGU+PEF1dGhvcj5EZW5nPC9BdXRob3I+PFllYXI+MjAwMjwvWWVhcj48UmVj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bCs/>
                <w:noProof/>
                <w:color w:val="auto"/>
                <w:sz w:val="24"/>
                <w:szCs w:val="24"/>
                <w:lang w:eastAsia="de-DE"/>
              </w:rPr>
              <w:t>(Maecker et al., 1998; Deng et al., 2000; Deng et al., 2002)</w:t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>.</w:t>
            </w:r>
            <w:r w:rsidR="003F1CE9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 xml:space="preserve"> </w:t>
            </w:r>
            <w:r w:rsidR="003F1CE9" w:rsidRPr="00906E89">
              <w:rPr>
                <w:rFonts w:ascii="Times New Roman" w:eastAsia="Times New Roman" w:hAnsi="Times New Roman" w:cs="Times New Roman"/>
                <w:i/>
                <w:color w:val="auto"/>
                <w:sz w:val="24"/>
                <w:szCs w:val="24"/>
                <w:lang w:eastAsia="de-DE"/>
              </w:rPr>
              <w:t xml:space="preserve">P. </w:t>
            </w:r>
            <w:proofErr w:type="spellStart"/>
            <w:r w:rsidR="003F1CE9" w:rsidRPr="00906E89">
              <w:rPr>
                <w:rFonts w:ascii="Times New Roman" w:eastAsia="Times New Roman" w:hAnsi="Times New Roman" w:cs="Times New Roman"/>
                <w:i/>
                <w:color w:val="auto"/>
                <w:sz w:val="24"/>
                <w:szCs w:val="24"/>
                <w:lang w:eastAsia="de-DE"/>
              </w:rPr>
              <w:t>yoelii</w:t>
            </w:r>
            <w:proofErr w:type="spellEnd"/>
            <w:r w:rsidR="003F1CE9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="003F1CE9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sporozoites</w:t>
            </w:r>
            <w:proofErr w:type="spellEnd"/>
            <w:r w:rsidR="003F1CE9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failed to infect CD81-deficient mouse hepatocytes </w:t>
            </w:r>
            <w:r w:rsidR="003F1CE9" w:rsidRPr="00906E89">
              <w:rPr>
                <w:rFonts w:ascii="Times New Roman" w:eastAsia="Times New Roman" w:hAnsi="Times New Roman" w:cs="Times New Roman"/>
                <w:i/>
                <w:color w:val="auto"/>
                <w:sz w:val="24"/>
                <w:szCs w:val="24"/>
                <w:lang w:eastAsia="de-DE"/>
              </w:rPr>
              <w:t xml:space="preserve">in vivo </w:t>
            </w:r>
            <w:r w:rsidR="003F1CE9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TaWx2aWU8L0F1dGhvcj48WWVhcj4yMDAzPC9ZZWFyPjxS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</w:fldData>
              </w:fldChar>
            </w:r>
            <w:r w:rsidR="003F1CE9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="003F1CE9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TaWx2aWU8L0F1dGhvcj48WWVhcj4yMDAzPC9ZZWFyPjxS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</w:fldData>
              </w:fldChar>
            </w:r>
            <w:r w:rsidR="003F1CE9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="003F1CE9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="003F1CE9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="003F1CE9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="003F1CE9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="003F1CE9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t>(Silvie et al., 2003)</w:t>
            </w:r>
            <w:r w:rsidR="003F1CE9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="003F1CE9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.</w:t>
            </w:r>
          </w:p>
          <w:p w:rsidR="008B2E8C" w:rsidRPr="00906E89" w:rsidRDefault="008B2E8C" w:rsidP="003F1CE9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  <w:shd w:val="clear" w:color="auto" w:fill="FFFFFF"/>
              </w:rPr>
            </w:pP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 xml:space="preserve">Increased brain size and glial cell number, but diminished sensitivity to cocaine-induced place preference and increased </w:t>
            </w:r>
            <w:proofErr w:type="spellStart"/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>accumbens</w:t>
            </w:r>
            <w:proofErr w:type="spellEnd"/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 xml:space="preserve"> dopamine in CD81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 xml:space="preserve"> mice </w:t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begin">
                <w:fldData xml:space="preserve">PEVuZE5vdGU+PENpdGU+PEF1dGhvcj5HZWlzZXJ0PC9BdXRob3I+PFllYXI+MjAwMjwvWWVhcj48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begin">
                <w:fldData xml:space="preserve">PEVuZE5vdGU+PENpdGU+PEF1dGhvcj5HZWlzZXJ0PC9BdXRob3I+PFllYXI+MjAwMjwvWWVhcj48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bCs/>
                <w:noProof/>
                <w:color w:val="auto"/>
                <w:sz w:val="24"/>
                <w:szCs w:val="24"/>
                <w:lang w:eastAsia="de-DE"/>
              </w:rPr>
              <w:t>(Michna et al., 2001; Geisert et al., 2002)</w:t>
            </w:r>
            <w:r w:rsidRPr="00906E89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bCs/>
                <w:color w:val="auto"/>
                <w:sz w:val="24"/>
                <w:szCs w:val="24"/>
                <w:lang w:eastAsia="de-DE"/>
              </w:rPr>
              <w:t>.</w:t>
            </w:r>
          </w:p>
        </w:tc>
      </w:tr>
      <w:tr w:rsidR="008B2E8C" w:rsidRPr="00906E89" w:rsidTr="00E4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29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CD9, 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BTCC-1, DRAP-27, MIC3, MRP-1</w:t>
            </w:r>
          </w:p>
        </w:tc>
        <w:tc>
          <w:tcPr>
            <w:tcW w:w="9497" w:type="dxa"/>
          </w:tcPr>
          <w:p w:rsidR="004555F8" w:rsidRPr="00906E89" w:rsidRDefault="008B2E8C" w:rsidP="004555F8">
            <w:pPr>
              <w:widowControl/>
              <w:spacing w:line="240" w:lineRule="atLeast"/>
              <w:outlineLv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D</w:t>
            </w:r>
            <w:r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 xml:space="preserve">eletion of CD9 reduced the number and size of </w:t>
            </w:r>
            <w:proofErr w:type="spellStart"/>
            <w:r w:rsidRPr="00906E89">
              <w:rPr>
                <w:rFonts w:ascii="Times New Roman" w:eastAsia="宋体" w:hAnsi="Times New Roman" w:cs="Times New Roman"/>
                <w:i/>
                <w:color w:val="auto"/>
                <w:kern w:val="36"/>
                <w:sz w:val="24"/>
                <w:szCs w:val="24"/>
                <w:lang w:eastAsia="de-DE"/>
              </w:rPr>
              <w:t>Propionibacterium</w:t>
            </w:r>
            <w:proofErr w:type="spellEnd"/>
            <w:r w:rsidRPr="00906E89">
              <w:rPr>
                <w:rFonts w:ascii="Times New Roman" w:eastAsia="宋体" w:hAnsi="Times New Roman" w:cs="Times New Roman"/>
                <w:i/>
                <w:color w:val="auto"/>
                <w:kern w:val="36"/>
                <w:sz w:val="24"/>
                <w:szCs w:val="24"/>
                <w:lang w:eastAsia="de-DE"/>
              </w:rPr>
              <w:t xml:space="preserve"> acnes</w:t>
            </w:r>
            <w:r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 xml:space="preserve">-induced hepatic granulomas </w:t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ZYW1hbmU8L0F1dGhvcj48WWVhcj4yMDA1PC9ZZWFyPjxS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ZYW1hbmU8L0F1dGhvcj48WWVhcj4yMDA1PC9ZZWFyPjxS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宋体" w:hAnsi="Times New Roman" w:cs="Times New Roman"/>
                <w:noProof/>
                <w:color w:val="auto"/>
                <w:kern w:val="36"/>
                <w:sz w:val="24"/>
                <w:szCs w:val="24"/>
                <w:lang w:eastAsia="de-DE"/>
              </w:rPr>
              <w:t>(Yamane et al., 2005)</w:t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 xml:space="preserve">, diminished inflammation-induced and tumor-induced </w:t>
            </w:r>
            <w:proofErr w:type="spellStart"/>
            <w:r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>lymphangiogenesis</w:t>
            </w:r>
            <w:proofErr w:type="spellEnd"/>
            <w:r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 xml:space="preserve"> </w:t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Jd2FzYWtpPC9BdXRob3I+PFllYXI+MjAxMzwvWWVhcj48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Jd2FzYWtpPC9BdXRob3I+PFllYXI+MjAxMzwvWWVhcj48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宋体" w:hAnsi="Times New Roman" w:cs="Times New Roman"/>
                <w:noProof/>
                <w:color w:val="auto"/>
                <w:kern w:val="36"/>
                <w:sz w:val="24"/>
                <w:szCs w:val="24"/>
                <w:lang w:eastAsia="de-DE"/>
              </w:rPr>
              <w:t>(Iwasaki et al., 2013)</w:t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 xml:space="preserve">, while increased the numbers of multinucleated giant cells </w:t>
            </w:r>
            <w:r w:rsidRPr="00906E89">
              <w:rPr>
                <w:rFonts w:ascii="Times New Roman" w:eastAsia="宋体" w:hAnsi="Times New Roman" w:cs="Times New Roman"/>
                <w:iCs/>
                <w:color w:val="auto"/>
                <w:kern w:val="36"/>
                <w:sz w:val="24"/>
                <w:szCs w:val="24"/>
                <w:lang w:eastAsia="de-DE"/>
              </w:rPr>
              <w:t xml:space="preserve">in </w:t>
            </w:r>
            <w:proofErr w:type="spellStart"/>
            <w:r w:rsidRPr="00906E89">
              <w:rPr>
                <w:rFonts w:ascii="Times New Roman" w:eastAsia="宋体" w:hAnsi="Times New Roman" w:cs="Times New Roman"/>
                <w:i/>
                <w:iCs/>
                <w:color w:val="auto"/>
                <w:kern w:val="36"/>
                <w:sz w:val="24"/>
                <w:szCs w:val="24"/>
                <w:lang w:eastAsia="de-DE"/>
              </w:rPr>
              <w:t>Propionibacterium</w:t>
            </w:r>
            <w:proofErr w:type="spellEnd"/>
            <w:r w:rsidRPr="00906E89">
              <w:rPr>
                <w:rFonts w:ascii="Times New Roman" w:eastAsia="宋体" w:hAnsi="Times New Roman" w:cs="Times New Roman"/>
                <w:i/>
                <w:iCs/>
                <w:color w:val="auto"/>
                <w:kern w:val="36"/>
                <w:sz w:val="24"/>
                <w:szCs w:val="24"/>
                <w:lang w:eastAsia="de-DE"/>
              </w:rPr>
              <w:t xml:space="preserve"> acnes</w:t>
            </w:r>
            <w:r w:rsidR="00735C90" w:rsidRPr="00906E89">
              <w:rPr>
                <w:rFonts w:ascii="Times New Roman" w:eastAsia="宋体" w:hAnsi="Times New Roman" w:cs="Times New Roman" w:hint="eastAsia"/>
                <w:color w:val="auto"/>
                <w:kern w:val="36"/>
                <w:sz w:val="24"/>
                <w:szCs w:val="24"/>
              </w:rPr>
              <w:t>-</w:t>
            </w:r>
            <w:r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 xml:space="preserve">induced lung inflammation model </w:t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UYWtlZGE8L0F1dGhvcj48WWVhcj4yMDAzPC9ZZWFyPjxS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begin">
                <w:fldData xml:space="preserve">PEVuZE5vdGU+PENpdGU+PEF1dGhvcj5UYWtlZGE8L0F1dGhvcj48WWVhcj4yMDAzPC9ZZWFyPjxS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</w:fldData>
              </w:fldChar>
            </w:r>
            <w:r w:rsidR="00543BAD"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宋体" w:hAnsi="Times New Roman" w:cs="Times New Roman"/>
                <w:noProof/>
                <w:color w:val="auto"/>
                <w:kern w:val="36"/>
                <w:sz w:val="24"/>
                <w:szCs w:val="24"/>
                <w:lang w:eastAsia="de-DE"/>
              </w:rPr>
              <w:t>(Takeda et al., 2003)</w:t>
            </w:r>
            <w:r w:rsidRPr="00906E89">
              <w:rPr>
                <w:rFonts w:ascii="Times New Roman" w:eastAsia="宋体" w:hAnsi="Times New Roman" w:cs="Times New Roman"/>
                <w:kern w:val="36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宋体" w:hAnsi="Times New Roman" w:cs="Times New Roman"/>
                <w:color w:val="auto"/>
                <w:kern w:val="36"/>
                <w:sz w:val="24"/>
                <w:szCs w:val="24"/>
                <w:lang w:eastAsia="de-DE"/>
              </w:rPr>
              <w:t xml:space="preserve">, and 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enhanced macrophage infiltration and TNFα production in the lung after intranasal administration of LPS 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TdXp1a2k8L0F1dGhvcj48WWVhcj4yMDA5PC9ZZWFyPjxS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TdXp1a2k8L0F1dGhvcj48WWVhcj4yMDA5PC9ZZWFyPjxS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t>(Suzuki et al., 2009)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.</w:t>
            </w:r>
          </w:p>
          <w:p w:rsidR="008B2E8C" w:rsidRPr="00906E89" w:rsidRDefault="008B2E8C" w:rsidP="00216E1B">
            <w:pPr>
              <w:widowControl/>
              <w:spacing w:line="240" w:lineRule="atLeast"/>
              <w:outlineLv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kern w:val="36"/>
                <w:sz w:val="24"/>
                <w:szCs w:val="24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Similar to that in CD81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female mice, female fertility was severely reduced in CD9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ice because sperm did not fuse with the oocytes from CD9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females 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MZSBOYW91cjwvQXV0aG9yPjxZZWFyPjIwMDA8L1llYXI+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MZSBOYW91cjwvQXV0aG9yPjxZZWFyPjIwMDA8L1llYXI+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t>(Kaji et al., 2000; Le Naour et al., 2000; Miyado et al., 2000)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. The fertility of CD9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ice is severely but not completely impaired, </w:t>
            </w:r>
            <w:r w:rsidR="00720D8F" w:rsidRPr="00906E89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 xml:space="preserve">while 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CD9</w:t>
            </w:r>
            <w:r w:rsidR="00720D8F" w:rsidRPr="00906E89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 xml:space="preserve"> and 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CD81 double-null mice were completely infertile indicating that CD9 and CD81 play complementary roles in sperm-egg fusion 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SdWJpbnN0ZWluPC9BdXRob3I+PFllYXI+MjAwNjwvWWVh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SdWJpbnN0ZWluPC9BdXRob3I+PFllYXI+MjAwNjwvWWVh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t>(Rubinstein et al., 2006)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="00720D8F" w:rsidRPr="00906E89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 xml:space="preserve">, moreover, these 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mice spontaneously developed pulmonary emphysema, developed multinucleated giant 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lastRenderedPageBreak/>
              <w:t xml:space="preserve">cells in the lung, </w:t>
            </w:r>
            <w:r w:rsidR="00216E1B" w:rsidRPr="00906E89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i</w:t>
            </w:r>
            <w:r w:rsidR="00216E1B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mpair</w:t>
            </w:r>
            <w:r w:rsidR="00216E1B" w:rsidRPr="00906E89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ed</w:t>
            </w:r>
            <w:r w:rsidR="00216E1B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="00216E1B" w:rsidRPr="00906E89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l</w:t>
            </w:r>
            <w:r w:rsidR="00216E1B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ymphangiogenesis</w:t>
            </w:r>
            <w:proofErr w:type="spellEnd"/>
            <w:r w:rsidR="00216E1B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under </w:t>
            </w:r>
            <w:r w:rsidR="00216E1B" w:rsidRPr="00906E89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p</w:t>
            </w:r>
            <w:r w:rsidR="00216E1B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hysiological </w:t>
            </w:r>
            <w:r w:rsidR="00216E1B" w:rsidRPr="00906E89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c</w:t>
            </w:r>
            <w:r w:rsidR="00216E1B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onditions</w:t>
            </w:r>
            <w:r w:rsidR="00216E1B" w:rsidRPr="00906E89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 xml:space="preserve">, 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and showed enhanced </w:t>
            </w:r>
            <w:proofErr w:type="spellStart"/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osteoclastogenesis</w:t>
            </w:r>
            <w:proofErr w:type="spellEnd"/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in the bone 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UYWtlZGE8L0F1dGhvcj48WWVhcj4yMDAzPC9ZZWFyPjxS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</w:fldData>
              </w:fldChar>
            </w:r>
            <w:r w:rsidR="00216E1B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instrText xml:space="preserve"> ADDIN EN.CITE </w:instrText>
            </w:r>
            <w:r w:rsidR="00216E1B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UYWtlZGE8L0F1dGhvcj48WWVhcj4yMDAzPC9ZZWFyPjxS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</w:fldData>
              </w:fldChar>
            </w:r>
            <w:r w:rsidR="00216E1B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instrText xml:space="preserve"> ADDIN EN.CITE.DATA </w:instrText>
            </w:r>
            <w:r w:rsidR="00216E1B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="00216E1B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="00216E1B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t>(Takeda et al., 2003; Takeda et al., 2008; Iwasaki et al., 2013)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. </w:t>
            </w:r>
          </w:p>
        </w:tc>
      </w:tr>
      <w:tr w:rsidR="008B2E8C" w:rsidRPr="00906E89" w:rsidTr="00E4520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lastRenderedPageBreak/>
              <w:t>TSPAN 30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 xml:space="preserve">CD63, 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LAMP-3, ME491, MLA1, OMA81H</w:t>
            </w:r>
          </w:p>
        </w:tc>
        <w:tc>
          <w:tcPr>
            <w:tcW w:w="9497" w:type="dxa"/>
          </w:tcPr>
          <w:p w:rsidR="005F1807" w:rsidRPr="00906E89" w:rsidRDefault="008B2E8C" w:rsidP="005F1807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The absence of TSPAN30 resulted in a significant decrease of mast cells degranulation, which translated into a reduction of acute allergic reactions </w:t>
            </w:r>
            <w:r w:rsidRPr="00906E89">
              <w:rPr>
                <w:rFonts w:ascii="Times New Roman" w:eastAsia="Times New Roman" w:hAnsi="Times New Roman" w:cs="Times New Roman"/>
                <w:i/>
                <w:color w:val="auto"/>
                <w:sz w:val="24"/>
                <w:szCs w:val="24"/>
                <w:lang w:eastAsia="de-DE"/>
              </w:rPr>
              <w:t>in vivo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LcmFmdDwvQXV0aG9yPjxZZWFyPjIwMTM8L1llYXI+PFJl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LcmFmdDwvQXV0aG9yPjxZZWFyPjIwMTM8L1llYXI+PFJl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t>(Kraft et al., 2013)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.</w:t>
            </w:r>
            <w:r w:rsidR="00001BC2" w:rsidRPr="00906E89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 xml:space="preserve"> 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TSPAN30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ice showed a significant reduction in both leukocyte rolling and recruitment and a failure of leukocyte extravasation in a peritonitis model 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/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 &lt;EndNote&gt;&lt;Cite&gt;&lt;Author&gt;Doyle&lt;/Author&gt;&lt;Year&gt;2011&lt;/Year&gt;&lt;RecNum&gt;8&lt;/RecNum&gt;&lt;DisplayText&gt;(Doyle et al., 2011)&lt;/DisplayText&gt;&lt;record&gt;&lt;rec-number&gt;8&lt;/rec-number&gt;&lt;foreign-keys&gt;&lt;key app="EN" db-id="aazzwvr0medweteawfu55exg2zvat5prp5aa" timestamp="1568454328"&gt;8&lt;/key&gt;&lt;/foreign-keys&gt;&lt;ref-type name="Journal Article"&gt;17&lt;/ref-type&gt;&lt;contributors&gt;&lt;authors&gt;&lt;author&gt;Doyle, E. L.&lt;/author&gt;&lt;author&gt;Ridger, V.&lt;/author&gt;&lt;author&gt;Ferraro, F.&lt;/author&gt;&lt;author&gt;Turmaine, M.&lt;/author&gt;&lt;author&gt;Saftig, P.&lt;/author&gt;&lt;author&gt;Cutler, D. F.&lt;/author&gt;&lt;/authors&gt;&lt;/contributors&gt;&lt;auth-address&gt;Medical Research Council (MRC) Laboratory for Molecular Cell Biology, University College London (UCL), London, UK.&lt;/auth-address&gt;&lt;titles&gt;&lt;title&gt;CD63 is an essential cofactor to leukocyte recruitment by endothelial P-selectin&lt;/title&gt;&lt;secondary-title&gt;Blood&lt;/secondary-title&gt;&lt;/titles&gt;&lt;periodical&gt;&lt;full-title&gt;Blood&lt;/full-title&gt;&lt;/periodical&gt;&lt;pages&gt;4265-73&lt;/pages&gt;&lt;volume&gt;118&lt;/volume&gt;&lt;number&gt;15&lt;/number&gt;&lt;keywords&gt;&lt;keyword&gt;Animals&lt;/keyword&gt;&lt;keyword&gt;Cell Line&lt;/keyword&gt;&lt;keyword&gt;Cell Membrane/genetics/metabolism/pathology&lt;/keyword&gt;&lt;keyword&gt;Endothelial Cells/*metabolism/pathology&lt;/keyword&gt;&lt;keyword&gt;Gene Knockdown Techniques&lt;/keyword&gt;&lt;keyword&gt;*Leukocyte Rolling&lt;/keyword&gt;&lt;keyword&gt;Leukocytes/*metabolism/pathology&lt;/keyword&gt;&lt;keyword&gt;Mice&lt;/keyword&gt;&lt;keyword&gt;Mice, Knockout&lt;/keyword&gt;&lt;keyword&gt;P-Selectin/genetics/*metabolism&lt;/keyword&gt;&lt;keyword&gt;Peritonitis/genetics/metabolism/pathology&lt;/keyword&gt;&lt;keyword&gt;Tetraspanin 30/genetics/*metabolism&lt;/keyword&gt;&lt;keyword&gt;Weibel-Palade Bodies/genetics/metabolism&lt;/keyword&gt;&lt;/keywords&gt;&lt;dates&gt;&lt;year&gt;2011&lt;/year&gt;&lt;pub-dates&gt;&lt;date&gt;Oct 13&lt;/date&gt;&lt;/pub-dates&gt;&lt;/dates&gt;&lt;isbn&gt;1528-0020 (Electronic)&amp;#xD;0006-4971 (Linking)&lt;/isbn&gt;&lt;accession-num&gt;21803846&lt;/accession-num&gt;&lt;urls&gt;&lt;related-urls&gt;&lt;url&gt;https://www.ncbi.nlm.nih.gov/pubmed/21803846&lt;/url&gt;&lt;/related-urls&gt;&lt;/urls&gt;&lt;electronic-resource-num&gt;10.1182/blood-2010-11-321489&lt;/electronic-resource-num&gt;&lt;/record&gt;&lt;/Cite&gt;&lt;/EndNote&gt;</w:instrTex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t>(Doyle et al., 2011)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.</w:t>
            </w:r>
          </w:p>
          <w:p w:rsidR="005F1807" w:rsidRPr="00906E89" w:rsidRDefault="008B2E8C" w:rsidP="005F1807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TSPAN30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ice displayed an increased urinary flow, water intake and renal Na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vertAlign w:val="superscript"/>
                <w:lang w:eastAsia="de-DE"/>
              </w:rPr>
              <w:t>+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 excretion; reduced urine osmolality, and higher fecal water content 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TY2hyb2RlcjwvQXV0aG9yPjxZZWFyPjIwMDk8L1llYXI+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TY2hyb2RlcjwvQXV0aG9yPjxZZWFyPjIwMDk8L1llYXI+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t>(Schroder et al., 2009; Schulze et al., 2017)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.</w:t>
            </w:r>
          </w:p>
          <w:p w:rsidR="008B2E8C" w:rsidRPr="00906E89" w:rsidRDefault="008B2E8C" w:rsidP="005F1807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Deficiency of TSPAN30 impaired </w:t>
            </w:r>
            <w:proofErr w:type="spellStart"/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amyloidogenesis</w:t>
            </w:r>
            <w:proofErr w:type="spellEnd"/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and consequent </w:t>
            </w:r>
            <w:proofErr w:type="spellStart"/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melanosome</w:t>
            </w:r>
            <w:proofErr w:type="spellEnd"/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aturation </w:t>
            </w:r>
            <w:r w:rsidRPr="00906E89">
              <w:rPr>
                <w:rFonts w:ascii="Times New Roman" w:eastAsia="Times New Roman" w:hAnsi="Times New Roman" w:cs="Times New Roman"/>
                <w:i/>
                <w:iCs/>
                <w:color w:val="auto"/>
                <w:sz w:val="24"/>
                <w:szCs w:val="24"/>
                <w:lang w:eastAsia="de-DE"/>
              </w:rPr>
              <w:t>in vivo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2YW4gTmllbDwvQXV0aG9yPjxZZWFyPjIwMTE8L1llYXI+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2YW4gTmllbDwvQXV0aG9yPjxZZWFyPjIwMTE8L1llYXI+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t>(van Niel et al., 2011)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.</w:t>
            </w:r>
            <w:r w:rsidR="00001BC2" w:rsidRPr="00906E89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 xml:space="preserve"> 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TSPAN30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ice were less susceptible to hepatic homing and outgrowth of pancreatic ductal adenocarcinoma metastases in the presence of high TIMP1 levels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shd w:val="clear" w:color="auto" w:fill="FFFFFF"/>
                <w:lang w:eastAsia="de-DE"/>
              </w:rPr>
              <w:t> 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eastAsia="de-DE"/>
              </w:rPr>
              <w:fldChar w:fldCharType="begin">
                <w:fldData xml:space="preserve">PEVuZE5vdGU+PENpdGU+PEF1dGhvcj5HcnVud2FsZDwvQXV0aG9yPjxZZWFyPjIwMTY8L1llYXI+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shd w:val="clear" w:color="auto" w:fill="FFFFFF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eastAsia="de-DE"/>
              </w:rPr>
              <w:fldChar w:fldCharType="begin">
                <w:fldData xml:space="preserve">PEVuZE5vdGU+PENpdGU+PEF1dGhvcj5HcnVud2FsZDwvQXV0aG9yPjxZZWFyPjIwMTY8L1llYXI+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shd w:val="clear" w:color="auto" w:fill="FFFFFF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shd w:val="clear" w:color="auto" w:fill="FFFFFF"/>
                <w:lang w:eastAsia="de-DE"/>
              </w:rPr>
              <w:t>(</w:t>
            </w:r>
            <w:proofErr w:type="spellStart"/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shd w:val="clear" w:color="auto" w:fill="FFFFFF"/>
                <w:lang w:eastAsia="de-DE"/>
              </w:rPr>
              <w:t>Grunwald</w:t>
            </w:r>
            <w:proofErr w:type="spellEnd"/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shd w:val="clear" w:color="auto" w:fill="FFFFFF"/>
                <w:lang w:eastAsia="de-DE"/>
              </w:rPr>
              <w:t xml:space="preserve"> et al., 2016)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.</w:t>
            </w:r>
          </w:p>
        </w:tc>
      </w:tr>
      <w:tr w:rsidR="008B2E8C" w:rsidRPr="00906E89" w:rsidTr="00E4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31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SAS</w:t>
            </w:r>
          </w:p>
        </w:tc>
        <w:tc>
          <w:tcPr>
            <w:tcW w:w="9497" w:type="dxa"/>
          </w:tcPr>
          <w:p w:rsidR="008B2E8C" w:rsidRPr="00906E89" w:rsidRDefault="008B2E8C" w:rsidP="008B2E8C">
            <w:pPr>
              <w:widowControl/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  <w:t>/</w:t>
            </w:r>
          </w:p>
        </w:tc>
      </w:tr>
      <w:tr w:rsidR="008B2E8C" w:rsidRPr="00906E89" w:rsidTr="00E45202">
        <w:trPr>
          <w:trHeight w:val="42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32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ART1, PHEMX, PHMX, TSSC6</w:t>
            </w:r>
          </w:p>
        </w:tc>
        <w:tc>
          <w:tcPr>
            <w:tcW w:w="9497" w:type="dxa"/>
          </w:tcPr>
          <w:p w:rsidR="005F1807" w:rsidRPr="00906E89" w:rsidRDefault="008B2E8C" w:rsidP="005F1807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Similar to CD37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ice, TSSC6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ice displayed a hyper-proliferative T cell phenotype due to early </w:t>
            </w:r>
            <w:proofErr w:type="spellStart"/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upregulation</w:t>
            </w:r>
            <w:proofErr w:type="spellEnd"/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of the proliferation-inducing cytokine IL-2 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UYXJyYW50PC9BdXRob3I+PFllYXI+MjAwMjwvWWVhcj48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UYXJyYW50PC9BdXRob3I+PFllYXI+MjAwMjwvWWVhcj48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t>(Tarrant et al., 2002; Gartlan et al., 2010)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.</w:t>
            </w:r>
          </w:p>
          <w:p w:rsidR="008B2E8C" w:rsidRPr="00906E89" w:rsidRDefault="008B2E8C" w:rsidP="005F1807">
            <w:pPr>
              <w:widowControl/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906E89">
              <w:rPr>
                <w:rFonts w:ascii="Times New Roman" w:eastAsia="等线" w:hAnsi="Times New Roman" w:cs="Times New Roman"/>
                <w:color w:val="auto"/>
                <w:sz w:val="24"/>
                <w:szCs w:val="24"/>
              </w:rPr>
              <w:t>TSSC6</w:t>
            </w:r>
            <w:r w:rsidRPr="00906E89">
              <w:rPr>
                <w:rFonts w:ascii="Times New Roman" w:eastAsia="等线" w:hAnsi="Times New Roman" w:cs="Times New Roman"/>
                <w:color w:val="auto"/>
                <w:sz w:val="24"/>
                <w:szCs w:val="24"/>
                <w:vertAlign w:val="superscript"/>
              </w:rPr>
              <w:t>-/-</w:t>
            </w:r>
            <w:r w:rsidRPr="00906E89">
              <w:rPr>
                <w:rFonts w:ascii="Times New Roman" w:eastAsia="等线" w:hAnsi="Times New Roman" w:cs="Times New Roman"/>
                <w:color w:val="auto"/>
                <w:sz w:val="24"/>
                <w:szCs w:val="24"/>
              </w:rPr>
              <w:t xml:space="preserve"> mice showed features of unstable hemostasis in a tail-bleeding assay,</w:t>
            </w:r>
            <w:r w:rsidRPr="00906E89">
              <w:rPr>
                <w:rFonts w:ascii="Times New Roman" w:eastAsia="等线" w:hAnsi="Times New Roman" w:cs="Times New Roman"/>
                <w:bCs/>
                <w:color w:val="auto"/>
                <w:sz w:val="24"/>
                <w:szCs w:val="24"/>
              </w:rPr>
              <w:t xml:space="preserve"> and secondary instability in platelet thrombus formation </w:t>
            </w:r>
            <w:r w:rsidRPr="00906E89">
              <w:rPr>
                <w:rFonts w:ascii="Times New Roman" w:eastAsia="等线" w:hAnsi="Times New Roman" w:cs="Times New Roman"/>
                <w:color w:val="auto"/>
                <w:sz w:val="24"/>
                <w:szCs w:val="24"/>
              </w:rPr>
              <w:t>upon FeCl</w:t>
            </w:r>
            <w:r w:rsidRPr="00906E89">
              <w:rPr>
                <w:rFonts w:ascii="Times New Roman" w:eastAsia="等线" w:hAnsi="Times New Roman" w:cs="Times New Roman"/>
                <w:color w:val="auto"/>
                <w:sz w:val="24"/>
                <w:szCs w:val="24"/>
                <w:vertAlign w:val="subscript"/>
              </w:rPr>
              <w:t>3</w:t>
            </w:r>
            <w:r w:rsidRPr="00906E89">
              <w:rPr>
                <w:rFonts w:ascii="Times New Roman" w:eastAsia="等线" w:hAnsi="Times New Roman" w:cs="Times New Roman"/>
                <w:color w:val="auto"/>
                <w:sz w:val="24"/>
                <w:szCs w:val="24"/>
              </w:rPr>
              <w:t xml:space="preserve">-induced vascular injury </w:t>
            </w:r>
            <w:r w:rsidRPr="00906E89">
              <w:rPr>
                <w:rFonts w:ascii="Times New Roman" w:eastAsia="等线" w:hAnsi="Times New Roman" w:cs="Times New Roman"/>
                <w:bCs/>
                <w:i/>
                <w:color w:val="auto"/>
                <w:sz w:val="24"/>
                <w:szCs w:val="24"/>
              </w:rPr>
              <w:t xml:space="preserve">in vivo </w:t>
            </w:r>
            <w:r w:rsidRPr="00906E89">
              <w:rPr>
                <w:rFonts w:ascii="Times New Roman" w:eastAsia="等线" w:hAnsi="Times New Roman" w:cs="Times New Roman"/>
                <w:bCs/>
                <w:sz w:val="24"/>
                <w:szCs w:val="24"/>
              </w:rPr>
              <w:fldChar w:fldCharType="begin"/>
            </w:r>
            <w:r w:rsidR="00543BAD" w:rsidRPr="00906E89">
              <w:rPr>
                <w:rFonts w:ascii="Times New Roman" w:eastAsia="等线" w:hAnsi="Times New Roman" w:cs="Times New Roman"/>
                <w:bCs/>
                <w:color w:val="auto"/>
                <w:sz w:val="24"/>
                <w:szCs w:val="24"/>
              </w:rPr>
              <w:instrText xml:space="preserve"> ADDIN EN.CITE &lt;EndNote&gt;&lt;Cite&gt;&lt;Author&gt;Goschnick&lt;/Author&gt;&lt;Year&gt;2006&lt;/Year&gt;&lt;RecNum&gt;35&lt;/RecNum&gt;&lt;DisplayText&gt;(Goschnick et al., 2006)&lt;/DisplayText&gt;&lt;record&gt;&lt;rec-number&gt;35&lt;/rec-number&gt;&lt;foreign-keys&gt;&lt;key app="EN" db-id="20prff9vh50wtcepwrw5pfxc5z9dw0525f0w" timestamp="1571046053"&gt;35&lt;/key&gt;&lt;/foreign-keys&gt;&lt;ref-type name="Journal Article"&gt;17&lt;/ref-type&gt;&lt;contributors&gt;&lt;authors&gt;&lt;author&gt;Goschnick, M. W.&lt;/author&gt;&lt;author&gt;Lau, L. M.&lt;/author&gt;&lt;author&gt;Wee, J. L.&lt;/author&gt;&lt;author&gt;Liu, Y. S.&lt;/author&gt;&lt;author&gt;Hogarth, P. M.&lt;/author&gt;&lt;author&gt;Robb, L. M.&lt;/author&gt;&lt;author&gt;Hickey, M. J.&lt;/author&gt;&lt;author&gt;Wright, M. D.&lt;/author&gt;&lt;author&gt;Jackson, D. E.&lt;/author&gt;&lt;/authors&gt;&lt;/contributors&gt;&lt;auth-address&gt;Burnet Institute/Austin Research Institute, Studley Road, Heidelberg, Victoria 3084, Australia.&lt;/auth-address&gt;&lt;titles&gt;&lt;title&gt;Impaired &amp;quot;outside-in&amp;quot; integrin alphaIIbbeta3 signaling and thrombus stability in TSSC6-deficient mice&lt;/title&gt;&lt;secondary-title&gt;Blood&lt;/secondary-title&gt;&lt;/titles&gt;&lt;periodical&gt;&lt;full-title&gt;Blood&lt;/full-title&gt;&lt;/periodical&gt;&lt;pages&gt;1911-8&lt;/pages&gt;&lt;volume&gt;108&lt;/volume&gt;&lt;number&gt;6&lt;/number&gt;&lt;keywords&gt;&lt;keyword&gt;Animals&lt;/keyword&gt;&lt;keyword&gt;Blood Platelets/*physiology&lt;/keyword&gt;&lt;keyword&gt;Clot Retraction/physiology&lt;/keyword&gt;&lt;keyword&gt;Hemostasis&lt;/keyword&gt;&lt;keyword&gt;In Vitro Techniques&lt;/keyword&gt;&lt;keyword&gt;Membrane Proteins/*deficiency/genetics&lt;/keyword&gt;&lt;keyword&gt;Mice&lt;/keyword&gt;&lt;keyword&gt;Mice, Inbred C57BL&lt;/keyword&gt;&lt;keyword&gt;Mice, Knockout&lt;/keyword&gt;&lt;keyword&gt;Platelet Adhesiveness/physiology&lt;/keyword&gt;&lt;keyword&gt;Platelet Aggregation/physiology&lt;/keyword&gt;&lt;keyword&gt;Platelet Glycoprotein GPIIb-IIIa Complex/*metabolism&lt;/keyword&gt;&lt;keyword&gt;Signal Transduction&lt;/keyword&gt;&lt;keyword&gt;Thrombosis/blood&lt;/keyword&gt;&lt;/keywords&gt;&lt;dates&gt;&lt;year&gt;2006&lt;/year&gt;&lt;pub-dates&gt;&lt;date&gt;Sep 15&lt;/date&gt;&lt;/pub-dates&gt;&lt;/dates&gt;&lt;isbn&gt;0006-4971 (Print)&amp;#xD;0006-4971 (Linking)&lt;/isbn&gt;&lt;accession-num&gt;16720835&lt;/accession-num&gt;&lt;urls&gt;&lt;related-urls&gt;&lt;url&gt;https://www.ncbi.nlm.nih.gov/pubmed/16720835&lt;/url&gt;&lt;/related-urls&gt;&lt;/urls&gt;&lt;electronic-resource-num&gt;10.1182/blood-2006-02-004267&lt;/electronic-resource-num&gt;&lt;/record&gt;&lt;/Cite&gt;&lt;/EndNote&gt;</w:instrText>
            </w:r>
            <w:r w:rsidRPr="00906E89">
              <w:rPr>
                <w:rFonts w:ascii="Times New Roman" w:eastAsia="等线" w:hAnsi="Times New Roman" w:cs="Times New Roman"/>
                <w:bCs/>
                <w:sz w:val="24"/>
                <w:szCs w:val="24"/>
              </w:rPr>
              <w:fldChar w:fldCharType="separate"/>
            </w:r>
            <w:r w:rsidR="00543BAD" w:rsidRPr="00906E89">
              <w:rPr>
                <w:rFonts w:ascii="Times New Roman" w:eastAsia="等线" w:hAnsi="Times New Roman" w:cs="Times New Roman"/>
                <w:bCs/>
                <w:noProof/>
                <w:color w:val="auto"/>
                <w:sz w:val="24"/>
                <w:szCs w:val="24"/>
              </w:rPr>
              <w:t>(Goschnick et al., 2006)</w:t>
            </w:r>
            <w:r w:rsidRPr="00906E89">
              <w:rPr>
                <w:rFonts w:ascii="Times New Roman" w:eastAsia="等线" w:hAnsi="Times New Roman" w:cs="Times New Roman"/>
                <w:bCs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等线" w:hAnsi="Times New Roman" w:cs="Times New Roman"/>
                <w:bCs/>
                <w:color w:val="auto"/>
                <w:sz w:val="24"/>
                <w:szCs w:val="24"/>
              </w:rPr>
              <w:t xml:space="preserve">, and </w:t>
            </w:r>
            <w:proofErr w:type="spellStart"/>
            <w:r w:rsidRPr="00906E89">
              <w:rPr>
                <w:rFonts w:ascii="Times New Roman" w:eastAsia="等线" w:hAnsi="Times New Roman" w:cs="Times New Roman"/>
                <w:bCs/>
                <w:color w:val="auto"/>
                <w:sz w:val="24"/>
                <w:szCs w:val="24"/>
              </w:rPr>
              <w:t>clopidogrel</w:t>
            </w:r>
            <w:proofErr w:type="spellEnd"/>
            <w:r w:rsidRPr="00906E89">
              <w:rPr>
                <w:rFonts w:ascii="Times New Roman" w:eastAsia="等线" w:hAnsi="Times New Roman" w:cs="Times New Roman"/>
                <w:bCs/>
                <w:color w:val="auto"/>
                <w:sz w:val="24"/>
                <w:szCs w:val="24"/>
              </w:rPr>
              <w:t xml:space="preserve">-treated </w:t>
            </w:r>
            <w:r w:rsidRPr="00906E89">
              <w:rPr>
                <w:rFonts w:ascii="Times New Roman" w:eastAsia="等线" w:hAnsi="Times New Roman" w:cs="Times New Roman"/>
                <w:color w:val="auto"/>
                <w:sz w:val="24"/>
                <w:szCs w:val="24"/>
              </w:rPr>
              <w:t>TSSC6</w:t>
            </w:r>
            <w:r w:rsidRPr="00906E89">
              <w:rPr>
                <w:rFonts w:ascii="Times New Roman" w:eastAsia="等线" w:hAnsi="Times New Roman" w:cs="Times New Roman"/>
                <w:color w:val="auto"/>
                <w:sz w:val="24"/>
                <w:szCs w:val="24"/>
                <w:vertAlign w:val="superscript"/>
              </w:rPr>
              <w:t>-/-</w:t>
            </w:r>
            <w:r w:rsidRPr="00906E89">
              <w:rPr>
                <w:rFonts w:ascii="Times New Roman" w:eastAsia="等线" w:hAnsi="Times New Roman" w:cs="Times New Roman"/>
                <w:color w:val="auto"/>
                <w:sz w:val="24"/>
                <w:szCs w:val="24"/>
              </w:rPr>
              <w:t xml:space="preserve"> mice</w:t>
            </w:r>
            <w:r w:rsidRPr="00906E89">
              <w:rPr>
                <w:rFonts w:ascii="Times New Roman" w:eastAsia="等线" w:hAnsi="Times New Roman" w:cs="Times New Roman"/>
                <w:bCs/>
                <w:color w:val="auto"/>
                <w:sz w:val="24"/>
                <w:szCs w:val="24"/>
              </w:rPr>
              <w:t xml:space="preserve"> displayed a synergistic defect in unstable </w:t>
            </w:r>
            <w:proofErr w:type="spellStart"/>
            <w:r w:rsidRPr="00906E89">
              <w:rPr>
                <w:rFonts w:ascii="Times New Roman" w:eastAsia="等线" w:hAnsi="Times New Roman" w:cs="Times New Roman"/>
                <w:bCs/>
                <w:color w:val="auto"/>
                <w:sz w:val="24"/>
                <w:szCs w:val="24"/>
              </w:rPr>
              <w:t>haemostasis</w:t>
            </w:r>
            <w:proofErr w:type="spellEnd"/>
            <w:r w:rsidRPr="00906E89">
              <w:rPr>
                <w:rFonts w:ascii="Times New Roman" w:eastAsia="等线" w:hAnsi="Times New Roman" w:cs="Times New Roman"/>
                <w:bCs/>
                <w:color w:val="auto"/>
                <w:sz w:val="24"/>
                <w:szCs w:val="24"/>
              </w:rPr>
              <w:t xml:space="preserve"> in this model </w:t>
            </w:r>
            <w:r w:rsidRPr="00906E89">
              <w:rPr>
                <w:rFonts w:ascii="Times New Roman" w:eastAsia="等线" w:hAnsi="Times New Roman" w:cs="Times New Roman"/>
                <w:bCs/>
                <w:sz w:val="24"/>
                <w:szCs w:val="24"/>
              </w:rPr>
              <w:fldChar w:fldCharType="begin">
                <w:fldData xml:space="preserve">PEVuZE5vdGU+PENpdGU+PEF1dGhvcj5NYWtrYXdpPC9BdXRob3I+PFllYXI+MjAxODwvWWVhcj48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</w:fldData>
              </w:fldChar>
            </w:r>
            <w:r w:rsidR="00543BAD" w:rsidRPr="00906E89">
              <w:rPr>
                <w:rFonts w:ascii="Times New Roman" w:eastAsia="等线" w:hAnsi="Times New Roman" w:cs="Times New Roman"/>
                <w:bCs/>
                <w:color w:val="auto"/>
                <w:sz w:val="24"/>
                <w:szCs w:val="24"/>
              </w:rPr>
              <w:instrText xml:space="preserve"> ADDIN EN.CITE </w:instrText>
            </w:r>
            <w:r w:rsidR="00543BAD" w:rsidRPr="00906E89">
              <w:rPr>
                <w:rFonts w:ascii="Times New Roman" w:eastAsia="等线" w:hAnsi="Times New Roman" w:cs="Times New Roman"/>
                <w:bCs/>
                <w:sz w:val="24"/>
                <w:szCs w:val="24"/>
              </w:rPr>
              <w:fldChar w:fldCharType="begin">
                <w:fldData xml:space="preserve">PEVuZE5vdGU+PENpdGU+PEF1dGhvcj5NYWtrYXdpPC9BdXRob3I+PFllYXI+MjAxODwvWWVhcj48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</w:fldData>
              </w:fldChar>
            </w:r>
            <w:r w:rsidR="00543BAD" w:rsidRPr="00906E89">
              <w:rPr>
                <w:rFonts w:ascii="Times New Roman" w:eastAsia="等线" w:hAnsi="Times New Roman" w:cs="Times New Roman"/>
                <w:bCs/>
                <w:color w:val="auto"/>
                <w:sz w:val="24"/>
                <w:szCs w:val="24"/>
              </w:rPr>
              <w:instrText xml:space="preserve"> ADDIN EN.CITE.DATA </w:instrText>
            </w:r>
            <w:r w:rsidR="00543BAD" w:rsidRPr="00906E89">
              <w:rPr>
                <w:rFonts w:ascii="Times New Roman" w:eastAsia="等线" w:hAnsi="Times New Roman" w:cs="Times New Roman"/>
                <w:bCs/>
                <w:sz w:val="24"/>
                <w:szCs w:val="24"/>
              </w:rPr>
            </w:r>
            <w:r w:rsidR="00543BAD" w:rsidRPr="00906E89">
              <w:rPr>
                <w:rFonts w:ascii="Times New Roman" w:eastAsia="等线" w:hAnsi="Times New Roman" w:cs="Times New Roman"/>
                <w:bCs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等线" w:hAnsi="Times New Roman" w:cs="Times New Roman"/>
                <w:bCs/>
                <w:sz w:val="24"/>
                <w:szCs w:val="24"/>
              </w:rPr>
            </w:r>
            <w:r w:rsidRPr="00906E89">
              <w:rPr>
                <w:rFonts w:ascii="Times New Roman" w:eastAsia="等线" w:hAnsi="Times New Roman" w:cs="Times New Roman"/>
                <w:bCs/>
                <w:sz w:val="24"/>
                <w:szCs w:val="24"/>
              </w:rPr>
              <w:fldChar w:fldCharType="separate"/>
            </w:r>
            <w:r w:rsidR="00543BAD" w:rsidRPr="00906E89">
              <w:rPr>
                <w:rFonts w:ascii="Times New Roman" w:eastAsia="等线" w:hAnsi="Times New Roman" w:cs="Times New Roman"/>
                <w:bCs/>
                <w:noProof/>
                <w:color w:val="auto"/>
                <w:sz w:val="24"/>
                <w:szCs w:val="24"/>
              </w:rPr>
              <w:t>(Makkawi et al., 2018)</w:t>
            </w:r>
            <w:r w:rsidRPr="00906E89">
              <w:rPr>
                <w:rFonts w:ascii="Times New Roman" w:eastAsia="等线" w:hAnsi="Times New Roman" w:cs="Times New Roman"/>
                <w:bCs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等线" w:hAnsi="Times New Roman" w:cs="Times New Roman"/>
                <w:bCs/>
                <w:color w:val="auto"/>
                <w:sz w:val="24"/>
                <w:szCs w:val="24"/>
              </w:rPr>
              <w:t xml:space="preserve">. Moreover, </w:t>
            </w:r>
            <w:proofErr w:type="spellStart"/>
            <w:r w:rsidRPr="00906E89">
              <w:rPr>
                <w:rFonts w:ascii="Times New Roman" w:eastAsia="等线" w:hAnsi="Times New Roman" w:cs="Times New Roman"/>
                <w:bCs/>
                <w:color w:val="auto"/>
                <w:sz w:val="24"/>
                <w:szCs w:val="24"/>
              </w:rPr>
              <w:t>clopidogrel</w:t>
            </w:r>
            <w:proofErr w:type="spellEnd"/>
            <w:r w:rsidRPr="00906E89">
              <w:rPr>
                <w:rFonts w:ascii="Times New Roman" w:eastAsia="等线" w:hAnsi="Times New Roman" w:cs="Times New Roman"/>
                <w:bCs/>
                <w:color w:val="auto"/>
                <w:sz w:val="24"/>
                <w:szCs w:val="24"/>
              </w:rPr>
              <w:t xml:space="preserve">-treated </w:t>
            </w:r>
            <w:r w:rsidRPr="00906E89">
              <w:rPr>
                <w:rFonts w:ascii="Times New Roman" w:eastAsia="等线" w:hAnsi="Times New Roman" w:cs="Times New Roman"/>
                <w:color w:val="auto"/>
                <w:sz w:val="24"/>
                <w:szCs w:val="24"/>
              </w:rPr>
              <w:t>TSSC6</w:t>
            </w:r>
            <w:r w:rsidRPr="00906E89">
              <w:rPr>
                <w:rFonts w:ascii="Times New Roman" w:eastAsia="等线" w:hAnsi="Times New Roman" w:cs="Times New Roman"/>
                <w:color w:val="auto"/>
                <w:sz w:val="24"/>
                <w:szCs w:val="24"/>
                <w:vertAlign w:val="superscript"/>
              </w:rPr>
              <w:t>-/-</w:t>
            </w:r>
            <w:r w:rsidRPr="00906E89">
              <w:rPr>
                <w:rFonts w:ascii="Times New Roman" w:eastAsia="等线" w:hAnsi="Times New Roman" w:cs="Times New Roman"/>
                <w:color w:val="auto"/>
                <w:sz w:val="24"/>
                <w:szCs w:val="24"/>
              </w:rPr>
              <w:t xml:space="preserve"> mice</w:t>
            </w:r>
            <w:r w:rsidRPr="00906E89">
              <w:rPr>
                <w:rFonts w:ascii="Times New Roman" w:eastAsia="等线" w:hAnsi="Times New Roman" w:cs="Times New Roman"/>
                <w:bCs/>
                <w:color w:val="auto"/>
                <w:sz w:val="24"/>
                <w:szCs w:val="24"/>
              </w:rPr>
              <w:t xml:space="preserve"> showed further synergy with smaller thrombi on collagen under arterial flow </w:t>
            </w:r>
            <w:r w:rsidRPr="00906E89">
              <w:rPr>
                <w:rFonts w:ascii="Times New Roman" w:eastAsia="等线" w:hAnsi="Times New Roman" w:cs="Times New Roman"/>
                <w:bCs/>
                <w:sz w:val="24"/>
                <w:szCs w:val="24"/>
              </w:rPr>
              <w:fldChar w:fldCharType="begin">
                <w:fldData xml:space="preserve">PEVuZE5vdGU+PENpdGU+PEF1dGhvcj5NYWtrYXdpPC9BdXRob3I+PFllYXI+MjAxODwvWWVhcj48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</w:fldData>
              </w:fldChar>
            </w:r>
            <w:r w:rsidR="00543BAD" w:rsidRPr="00906E89">
              <w:rPr>
                <w:rFonts w:ascii="Times New Roman" w:eastAsia="等线" w:hAnsi="Times New Roman" w:cs="Times New Roman"/>
                <w:bCs/>
                <w:color w:val="auto"/>
                <w:sz w:val="24"/>
                <w:szCs w:val="24"/>
              </w:rPr>
              <w:instrText xml:space="preserve"> ADDIN EN.CITE </w:instrText>
            </w:r>
            <w:r w:rsidR="00543BAD" w:rsidRPr="00906E89">
              <w:rPr>
                <w:rFonts w:ascii="Times New Roman" w:eastAsia="等线" w:hAnsi="Times New Roman" w:cs="Times New Roman"/>
                <w:bCs/>
                <w:sz w:val="24"/>
                <w:szCs w:val="24"/>
              </w:rPr>
              <w:fldChar w:fldCharType="begin">
                <w:fldData xml:space="preserve">PEVuZE5vdGU+PENpdGU+PEF1dGhvcj5NYWtrYXdpPC9BdXRob3I+PFllYXI+MjAxODwvWWVhcj48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</w:fldData>
              </w:fldChar>
            </w:r>
            <w:r w:rsidR="00543BAD" w:rsidRPr="00906E89">
              <w:rPr>
                <w:rFonts w:ascii="Times New Roman" w:eastAsia="等线" w:hAnsi="Times New Roman" w:cs="Times New Roman"/>
                <w:bCs/>
                <w:color w:val="auto"/>
                <w:sz w:val="24"/>
                <w:szCs w:val="24"/>
              </w:rPr>
              <w:instrText xml:space="preserve"> ADDIN EN.CITE.DATA </w:instrText>
            </w:r>
            <w:r w:rsidR="00543BAD" w:rsidRPr="00906E89">
              <w:rPr>
                <w:rFonts w:ascii="Times New Roman" w:eastAsia="等线" w:hAnsi="Times New Roman" w:cs="Times New Roman"/>
                <w:bCs/>
                <w:sz w:val="24"/>
                <w:szCs w:val="24"/>
              </w:rPr>
            </w:r>
            <w:r w:rsidR="00543BAD" w:rsidRPr="00906E89">
              <w:rPr>
                <w:rFonts w:ascii="Times New Roman" w:eastAsia="等线" w:hAnsi="Times New Roman" w:cs="Times New Roman"/>
                <w:bCs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等线" w:hAnsi="Times New Roman" w:cs="Times New Roman"/>
                <w:bCs/>
                <w:sz w:val="24"/>
                <w:szCs w:val="24"/>
              </w:rPr>
            </w:r>
            <w:r w:rsidRPr="00906E89">
              <w:rPr>
                <w:rFonts w:ascii="Times New Roman" w:eastAsia="等线" w:hAnsi="Times New Roman" w:cs="Times New Roman"/>
                <w:bCs/>
                <w:sz w:val="24"/>
                <w:szCs w:val="24"/>
              </w:rPr>
              <w:fldChar w:fldCharType="separate"/>
            </w:r>
            <w:r w:rsidR="00543BAD" w:rsidRPr="00906E89">
              <w:rPr>
                <w:rFonts w:ascii="Times New Roman" w:eastAsia="等线" w:hAnsi="Times New Roman" w:cs="Times New Roman"/>
                <w:bCs/>
                <w:noProof/>
                <w:color w:val="auto"/>
                <w:sz w:val="24"/>
                <w:szCs w:val="24"/>
              </w:rPr>
              <w:t>(Makkawi et al., 2018)</w:t>
            </w:r>
            <w:r w:rsidRPr="00906E89">
              <w:rPr>
                <w:rFonts w:ascii="Times New Roman" w:eastAsia="等线" w:hAnsi="Times New Roman" w:cs="Times New Roman"/>
                <w:bCs/>
                <w:sz w:val="24"/>
                <w:szCs w:val="24"/>
              </w:rPr>
              <w:fldChar w:fldCharType="end"/>
            </w:r>
            <w:r w:rsidRPr="00906E89">
              <w:rPr>
                <w:rFonts w:ascii="Times New Roman" w:eastAsia="等线" w:hAnsi="Times New Roman" w:cs="Times New Roman"/>
                <w:bCs/>
                <w:color w:val="auto"/>
                <w:sz w:val="24"/>
                <w:szCs w:val="24"/>
              </w:rPr>
              <w:t>.</w:t>
            </w:r>
          </w:p>
        </w:tc>
      </w:tr>
      <w:tr w:rsidR="008B2E8C" w:rsidRPr="00906E89" w:rsidTr="00E452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6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:rsidR="008B2E8C" w:rsidRPr="00906E89" w:rsidRDefault="008B2E8C" w:rsidP="00001BC2">
            <w:pPr>
              <w:widowControl/>
              <w:spacing w:line="240" w:lineRule="atLeast"/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b w:val="0"/>
                <w:color w:val="auto"/>
                <w:kern w:val="0"/>
                <w:sz w:val="24"/>
                <w:szCs w:val="24"/>
                <w:lang w:eastAsia="de-DE"/>
              </w:rPr>
              <w:t>TSPAN 33</w:t>
            </w:r>
          </w:p>
        </w:tc>
        <w:tc>
          <w:tcPr>
            <w:tcW w:w="2835" w:type="dxa"/>
          </w:tcPr>
          <w:p w:rsidR="008B2E8C" w:rsidRPr="00906E89" w:rsidRDefault="008B2E8C" w:rsidP="008B2E8C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PEN, PEN.</w:t>
            </w:r>
          </w:p>
        </w:tc>
        <w:tc>
          <w:tcPr>
            <w:tcW w:w="9497" w:type="dxa"/>
          </w:tcPr>
          <w:p w:rsidR="008B2E8C" w:rsidRPr="00906E89" w:rsidRDefault="008B2E8C" w:rsidP="00543BAD">
            <w:pPr>
              <w:widowControl/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kern w:val="0"/>
                <w:sz w:val="24"/>
                <w:szCs w:val="24"/>
                <w:lang w:eastAsia="de-DE"/>
              </w:rPr>
            </w:pP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TSPAN33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vertAlign w:val="superscript"/>
                <w:lang w:eastAsia="de-DE"/>
              </w:rPr>
              <w:t>-/-</w:t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 xml:space="preserve"> mice developed massive splenomegaly, basophilic macrocytic red blood cells, and anemia as they age 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IZWlrZW5zPC9BdXRob3I+PFllYXI+MjAwNzwvWWVhcj48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begin">
                <w:fldData xml:space="preserve">PEVuZE5vdGU+PENpdGU+PEF1dGhvcj5IZWlrZW5zPC9BdXRob3I+PFllYXI+MjAwNzwvWWVhcj48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</w:fldData>
              </w:fldChar>
            </w:r>
            <w:r w:rsidR="00543BAD"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instrText xml:space="preserve"> ADDIN EN.CITE.DATA </w:instrText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="00543BAD"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separate"/>
            </w:r>
            <w:r w:rsidR="00543BAD" w:rsidRPr="00906E89">
              <w:rPr>
                <w:rFonts w:ascii="Times New Roman" w:eastAsia="Times New Roman" w:hAnsi="Times New Roman" w:cs="Times New Roman"/>
                <w:noProof/>
                <w:color w:val="auto"/>
                <w:sz w:val="24"/>
                <w:szCs w:val="24"/>
                <w:lang w:eastAsia="de-DE"/>
              </w:rPr>
              <w:t>(Heikens et al., 2007)</w:t>
            </w:r>
            <w:r w:rsidRPr="00906E89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fldChar w:fldCharType="end"/>
            </w:r>
            <w:r w:rsidRPr="00906E89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eastAsia="de-DE"/>
              </w:rPr>
              <w:t>. </w:t>
            </w:r>
          </w:p>
        </w:tc>
      </w:tr>
    </w:tbl>
    <w:p w:rsidR="002D31C6" w:rsidRPr="00906E89" w:rsidRDefault="002D31C6" w:rsidP="008B2E8C">
      <w:pPr>
        <w:rPr>
          <w:rFonts w:ascii="Times New Roman" w:hAnsi="Times New Roman" w:cs="Times New Roman"/>
          <w:sz w:val="24"/>
          <w:szCs w:val="24"/>
        </w:rPr>
      </w:pPr>
    </w:p>
    <w:p w:rsidR="00A224A5" w:rsidRPr="00906E89" w:rsidRDefault="00A224A5" w:rsidP="00A224A5">
      <w:pPr>
        <w:pStyle w:val="MDPI21heading1"/>
        <w:rPr>
          <w:rFonts w:ascii="Times New Roman" w:hAnsi="Times New Roman"/>
          <w:color w:val="auto"/>
          <w:sz w:val="24"/>
          <w:szCs w:val="24"/>
        </w:rPr>
      </w:pPr>
      <w:r w:rsidRPr="00906E89">
        <w:rPr>
          <w:rFonts w:ascii="Times New Roman" w:hAnsi="Times New Roman"/>
          <w:color w:val="auto"/>
          <w:sz w:val="24"/>
          <w:szCs w:val="24"/>
        </w:rPr>
        <w:t>References</w:t>
      </w:r>
    </w:p>
    <w:p w:rsidR="00B37D9C" w:rsidRPr="00906E89" w:rsidRDefault="002D31C6" w:rsidP="00B37D9C">
      <w:pPr>
        <w:pStyle w:val="EndNoteBibliography"/>
        <w:ind w:left="720" w:hanging="720"/>
      </w:pPr>
      <w:r w:rsidRPr="00906E89">
        <w:rPr>
          <w:rFonts w:ascii="Times New Roman" w:hAnsi="Times New Roman" w:cs="Times New Roman"/>
          <w:sz w:val="24"/>
          <w:szCs w:val="24"/>
        </w:rPr>
        <w:fldChar w:fldCharType="begin"/>
      </w:r>
      <w:r w:rsidRPr="00906E8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06E89">
        <w:rPr>
          <w:rFonts w:ascii="Times New Roman" w:hAnsi="Times New Roman" w:cs="Times New Roman"/>
          <w:sz w:val="24"/>
          <w:szCs w:val="24"/>
        </w:rPr>
        <w:fldChar w:fldCharType="separate"/>
      </w:r>
      <w:r w:rsidR="00B37D9C" w:rsidRPr="00906E89">
        <w:t xml:space="preserve">Abdala-Valencia, H., Bryce, P.J., Schleimer, R.P., Wechsler, J.B., Loffredo, L.F., Cook-Mills, J.M., et al. (2015). Tetraspanin CD151 Is a Negative Regulator of FcepsilonRI-Mediated Mast Cell Activation. </w:t>
      </w:r>
      <w:r w:rsidR="00B37D9C" w:rsidRPr="00906E89">
        <w:rPr>
          <w:i/>
        </w:rPr>
        <w:t>J Immunol</w:t>
      </w:r>
      <w:r w:rsidR="00B37D9C" w:rsidRPr="00906E89">
        <w:t xml:space="preserve"> 195(4)</w:t>
      </w:r>
      <w:r w:rsidR="00B37D9C" w:rsidRPr="00906E89">
        <w:rPr>
          <w:b/>
        </w:rPr>
        <w:t>,</w:t>
      </w:r>
      <w:r w:rsidR="00B37D9C" w:rsidRPr="00906E89">
        <w:t xml:space="preserve"> 1377-1387. doi: 10.4049/jimmunol.1302874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Baleato, R.M., Guthrie, P.L., Gubler, M.C., Ashman, L.K., and Roselli, S. (2008). Deletion of CD151 results in a strain-dependent glomerular disease due to severe alterations of the glomerular basement membrane. </w:t>
      </w:r>
      <w:r w:rsidRPr="00906E89">
        <w:rPr>
          <w:i/>
        </w:rPr>
        <w:t>Am J Pathol</w:t>
      </w:r>
      <w:r w:rsidRPr="00906E89">
        <w:t xml:space="preserve"> 173(4)</w:t>
      </w:r>
      <w:r w:rsidRPr="00906E89">
        <w:rPr>
          <w:b/>
        </w:rPr>
        <w:t>,</w:t>
      </w:r>
      <w:r w:rsidRPr="00906E89">
        <w:t xml:space="preserve"> 927-937. doi: 10.2353/ajpath.2008.071149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Bergsma, A., Ganguly, S.S., Dick, D., Williams, B.O., and Miranti, C.K. (2018). Global deletion of tetraspanin CD82 attenuates bone growth and enhances bone marrow adipogenesis. </w:t>
      </w:r>
      <w:r w:rsidRPr="00906E89">
        <w:rPr>
          <w:i/>
        </w:rPr>
        <w:t>Bone</w:t>
      </w:r>
      <w:r w:rsidRPr="00906E89">
        <w:t xml:space="preserve"> 113</w:t>
      </w:r>
      <w:r w:rsidRPr="00906E89">
        <w:rPr>
          <w:b/>
        </w:rPr>
        <w:t>,</w:t>
      </w:r>
      <w:r w:rsidRPr="00906E89">
        <w:t xml:space="preserve"> 105-113. doi: 10.1016/j.bone.2018.05.020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Carpenter, A.R., Becknell, M.B., Ching, C.B., Cuaresma, E.J., Chen, X., Hains, D.S., et al. (2016). Uroplakin 1b is critical in urinary tract development and urothelial differentiation and homeostasis. </w:t>
      </w:r>
      <w:r w:rsidRPr="00906E89">
        <w:rPr>
          <w:i/>
        </w:rPr>
        <w:t>Kidney Int</w:t>
      </w:r>
      <w:r w:rsidRPr="00906E89">
        <w:t xml:space="preserve"> 89(3)</w:t>
      </w:r>
      <w:r w:rsidRPr="00906E89">
        <w:rPr>
          <w:b/>
        </w:rPr>
        <w:t>,</w:t>
      </w:r>
      <w:r w:rsidRPr="00906E89">
        <w:t xml:space="preserve"> 612-624. doi: 10.1016/j.kint.2015.11.017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Champy, M.F., Le Voci, L., Selloum, M., Peterson, L.B., Cumiskey, A.M., and Blom, D. (2011). Reduced body weight in male Tspan8-deficient mice. </w:t>
      </w:r>
      <w:r w:rsidRPr="00906E89">
        <w:rPr>
          <w:i/>
        </w:rPr>
        <w:t>Int J Obes (Lond)</w:t>
      </w:r>
      <w:r w:rsidRPr="00906E89">
        <w:t xml:space="preserve"> 35(4)</w:t>
      </w:r>
      <w:r w:rsidRPr="00906E89">
        <w:rPr>
          <w:b/>
        </w:rPr>
        <w:t>,</w:t>
      </w:r>
      <w:r w:rsidRPr="00906E89">
        <w:t xml:space="preserve"> 605-617. doi: 10.1038/ijo.2010.165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Clarke, G., Goldberg, A.F., Vidgen, D., Collins, L., Ploder, L., Schwarz, L., et al. (2000). Rom-1 is required for rod photoreceptor viability and the regulation of disk morphogenesis. </w:t>
      </w:r>
      <w:r w:rsidRPr="00906E89">
        <w:rPr>
          <w:i/>
        </w:rPr>
        <w:t>Nat Genet</w:t>
      </w:r>
      <w:r w:rsidRPr="00906E89">
        <w:t xml:space="preserve"> 25(1)</w:t>
      </w:r>
      <w:r w:rsidRPr="00906E89">
        <w:rPr>
          <w:b/>
        </w:rPr>
        <w:t>,</w:t>
      </w:r>
      <w:r w:rsidRPr="00906E89">
        <w:t xml:space="preserve"> 67-73. doi: 10.1038/75621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Cowin, A.J., Adams, D., Geary, S.M., Wright, M.D., Jones, J.C., and Ashman, L.K. (2006). Wound healing is defective in mice lacking tetraspanin CD151. </w:t>
      </w:r>
      <w:r w:rsidRPr="00906E89">
        <w:rPr>
          <w:i/>
        </w:rPr>
        <w:t>J Invest Dermatol</w:t>
      </w:r>
      <w:r w:rsidRPr="00906E89">
        <w:t xml:space="preserve"> 126(3)</w:t>
      </w:r>
      <w:r w:rsidRPr="00906E89">
        <w:rPr>
          <w:b/>
        </w:rPr>
        <w:t>,</w:t>
      </w:r>
      <w:r w:rsidRPr="00906E89">
        <w:t xml:space="preserve"> 680-689. doi: 10.1038/sj.jid.5700142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de Winde, C.M., Veenbergen, S., Young, K.H., Xu-Monette, Z.Y., Wang, X.X., Xia, Y., et al. (2016). Tetraspanin CD37 protects against the development of B cell lymphoma. </w:t>
      </w:r>
      <w:r w:rsidRPr="00906E89">
        <w:rPr>
          <w:i/>
        </w:rPr>
        <w:t>J Clin Invest</w:t>
      </w:r>
      <w:r w:rsidRPr="00906E89">
        <w:t xml:space="preserve"> 126(2)</w:t>
      </w:r>
      <w:r w:rsidRPr="00906E89">
        <w:rPr>
          <w:b/>
        </w:rPr>
        <w:t>,</w:t>
      </w:r>
      <w:r w:rsidRPr="00906E89">
        <w:t xml:space="preserve"> 653-666. doi: 10.1172/JCI81041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Deng, J., Dekruyff, R.H., Freeman, G.J., Umetsu, D.T., and Levy, S. (2002). Critical role of CD81 in cognate T-B cell interactions leading to Th2 responses. </w:t>
      </w:r>
      <w:r w:rsidRPr="00906E89">
        <w:rPr>
          <w:i/>
        </w:rPr>
        <w:t>Int Immunol</w:t>
      </w:r>
      <w:r w:rsidRPr="00906E89">
        <w:t xml:space="preserve"> 14(5)</w:t>
      </w:r>
      <w:r w:rsidRPr="00906E89">
        <w:rPr>
          <w:b/>
        </w:rPr>
        <w:t>,</w:t>
      </w:r>
      <w:r w:rsidRPr="00906E89">
        <w:t xml:space="preserve"> 513-523. doi: 10.1093/intimm/14.5.513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Deng, J., Yeung, V.P., Tsitoura, D., DeKruyff, R.H., Umetsu, D.T., and Levy, S. (2000). Allergen-induced airway hyperreactivity is diminished in CD81-deficient mice. </w:t>
      </w:r>
      <w:r w:rsidRPr="00906E89">
        <w:rPr>
          <w:i/>
        </w:rPr>
        <w:t>J Immunol</w:t>
      </w:r>
      <w:r w:rsidRPr="00906E89">
        <w:t xml:space="preserve"> 165(9)</w:t>
      </w:r>
      <w:r w:rsidRPr="00906E89">
        <w:rPr>
          <w:b/>
        </w:rPr>
        <w:t>,</w:t>
      </w:r>
      <w:r w:rsidRPr="00906E89">
        <w:t xml:space="preserve"> 5054-5061. doi: 10.4049/jimmunol.165.9.5054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Deng, X., Li, Q., Hoff, J., Novak, M., Yang, H., Jin, H., et al. (2012). Integrin-associated CD151 drives ErbB2-evoked mammary tumor onset and metastasis. </w:t>
      </w:r>
      <w:r w:rsidRPr="00906E89">
        <w:rPr>
          <w:i/>
        </w:rPr>
        <w:t>Neoplasia</w:t>
      </w:r>
      <w:r w:rsidRPr="00906E89">
        <w:t xml:space="preserve"> 14(8)</w:t>
      </w:r>
      <w:r w:rsidRPr="00906E89">
        <w:rPr>
          <w:b/>
        </w:rPr>
        <w:t>,</w:t>
      </w:r>
      <w:r w:rsidRPr="00906E89">
        <w:t xml:space="preserve"> 678-689. doi: 10.1593/neo.12922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Doyle, E.L., Ridger, V., Ferraro, F., Turmaine, M., Saftig, P., and Cutler, D.F. (2011). CD63 is an essential cofactor to leukocyte recruitment by endothelial P-selectin. </w:t>
      </w:r>
      <w:r w:rsidRPr="00906E89">
        <w:rPr>
          <w:i/>
        </w:rPr>
        <w:t>Blood</w:t>
      </w:r>
      <w:r w:rsidRPr="00906E89">
        <w:t xml:space="preserve"> </w:t>
      </w:r>
      <w:r w:rsidRPr="00906E89">
        <w:lastRenderedPageBreak/>
        <w:t>118(15)</w:t>
      </w:r>
      <w:r w:rsidRPr="00906E89">
        <w:rPr>
          <w:b/>
        </w:rPr>
        <w:t>,</w:t>
      </w:r>
      <w:r w:rsidRPr="00906E89">
        <w:t xml:space="preserve"> 4265-4273. doi: 10.1182/blood-2010-11-321489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Gartlan, K.H., Belz, G.T., Tarrant, J.M., Minigo, G., Katsara, M., Sheng, K.C., et al. (2010). A complementary role for the tetraspanins CD37 and Tssc6 in cellular immunity. </w:t>
      </w:r>
      <w:r w:rsidRPr="00906E89">
        <w:rPr>
          <w:i/>
        </w:rPr>
        <w:t>J Immunol</w:t>
      </w:r>
      <w:r w:rsidRPr="00906E89">
        <w:t xml:space="preserve"> 185(6)</w:t>
      </w:r>
      <w:r w:rsidRPr="00906E89">
        <w:rPr>
          <w:b/>
        </w:rPr>
        <w:t>,</w:t>
      </w:r>
      <w:r w:rsidRPr="00906E89">
        <w:t xml:space="preserve"> 3158-3166. doi: 10.4049/jimmunol.0902867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Gartlan, K.H., Wee, J.L., Demaria, M.C., Nastovska, R., Chang, T.M., Jones, E.L., et al. (2013). Tetraspanin CD37 contributes to the initiation of cellular immunity by promoting dendritic cell migration. </w:t>
      </w:r>
      <w:r w:rsidRPr="00906E89">
        <w:rPr>
          <w:i/>
        </w:rPr>
        <w:t>Eur J Immunol</w:t>
      </w:r>
      <w:r w:rsidRPr="00906E89">
        <w:t xml:space="preserve"> 43(5)</w:t>
      </w:r>
      <w:r w:rsidRPr="00906E89">
        <w:rPr>
          <w:b/>
        </w:rPr>
        <w:t>,</w:t>
      </w:r>
      <w:r w:rsidRPr="00906E89">
        <w:t xml:space="preserve"> 1208-1219. doi: 10.1002/eji.201242730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Geisert, E.E., Jr., Williams, R.W., Geisert, G.R., Fan, L., Asbury, A.M., Maecker, H.T., et al. (2002). Increased brain size and glial cell number in CD81-null mice. </w:t>
      </w:r>
      <w:r w:rsidRPr="00906E89">
        <w:rPr>
          <w:i/>
        </w:rPr>
        <w:t>J Comp Neurol</w:t>
      </w:r>
      <w:r w:rsidRPr="00906E89">
        <w:t xml:space="preserve"> 453(1)</w:t>
      </w:r>
      <w:r w:rsidRPr="00906E89">
        <w:rPr>
          <w:b/>
        </w:rPr>
        <w:t>,</w:t>
      </w:r>
      <w:r w:rsidRPr="00906E89">
        <w:t xml:space="preserve"> 22-32. doi: 10.1002/cne.10364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Goschnick, M.W., Lau, L.M., Wee, J.L., Liu, Y.S., Hogarth, P.M., Robb, L.M., et al. (2006). Impaired "outside-in" integrin alphaIIbbeta3 signaling and thrombus stability in TSSC6-deficient mice. </w:t>
      </w:r>
      <w:r w:rsidRPr="00906E89">
        <w:rPr>
          <w:i/>
        </w:rPr>
        <w:t>Blood</w:t>
      </w:r>
      <w:r w:rsidRPr="00906E89">
        <w:t xml:space="preserve"> 108(6)</w:t>
      </w:r>
      <w:r w:rsidRPr="00906E89">
        <w:rPr>
          <w:b/>
        </w:rPr>
        <w:t>,</w:t>
      </w:r>
      <w:r w:rsidRPr="00906E89">
        <w:t xml:space="preserve"> 1911-1918. doi: 10.1182/blood-2006-02-004267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Grunwald, B., Harant, V., Schaten, S., Fruhschutz, M., Spallek, R., Hochst, B., et al. (2016). Pancreatic Premalignant Lesions Secrete Tissue Inhibitor of Metalloproteinases-1, Which Activates Hepatic Stellate Cells Via CD63 Signaling to Create a Premetastatic Niche in the Liver. </w:t>
      </w:r>
      <w:r w:rsidRPr="00906E89">
        <w:rPr>
          <w:i/>
        </w:rPr>
        <w:t>Gastroenterology</w:t>
      </w:r>
      <w:r w:rsidRPr="00906E89">
        <w:t xml:space="preserve"> 151(5)</w:t>
      </w:r>
      <w:r w:rsidRPr="00906E89">
        <w:rPr>
          <w:b/>
        </w:rPr>
        <w:t>,</w:t>
      </w:r>
      <w:r w:rsidRPr="00906E89">
        <w:t xml:space="preserve"> 1011-1024 e1017. doi: 10.1053/j.gastro.2016.07.043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Guix, F.X., Sannerud, R., Berditchevski, F., Arranz, A.M., Horre, K., Snellinx, A., et al. (2017). Tetraspanin 6: a pivotal protein of the multiple vesicular body determining exosome release and lysosomal degradation of amyloid precursor protein fragments. </w:t>
      </w:r>
      <w:r w:rsidRPr="00906E89">
        <w:rPr>
          <w:i/>
        </w:rPr>
        <w:t>Mol Neurodegener</w:t>
      </w:r>
      <w:r w:rsidRPr="00906E89">
        <w:t xml:space="preserve"> 12(1)</w:t>
      </w:r>
      <w:r w:rsidRPr="00906E89">
        <w:rPr>
          <w:b/>
        </w:rPr>
        <w:t>,</w:t>
      </w:r>
      <w:r w:rsidRPr="00906E89">
        <w:t xml:space="preserve"> 25. doi: 10.1186/s13024-017-0165-0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Haining, E.J., Matthews, A.L., Noy, P.J., Romanska, H.M., Harris, H.J., Pike, J., et al. (2017). Tetraspanin Tspan9 regulates platelet collagen receptor GPVI lateral diffusion and activation. </w:t>
      </w:r>
      <w:r w:rsidRPr="00906E89">
        <w:rPr>
          <w:i/>
        </w:rPr>
        <w:t>Platelets</w:t>
      </w:r>
      <w:r w:rsidRPr="00906E89">
        <w:t xml:space="preserve"> 28(7)</w:t>
      </w:r>
      <w:r w:rsidRPr="00906E89">
        <w:rPr>
          <w:b/>
        </w:rPr>
        <w:t>,</w:t>
      </w:r>
      <w:r w:rsidRPr="00906E89">
        <w:t xml:space="preserve"> 629-642. doi: 10.1080/09537104.2016.1254175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Hawkins, R.K., Jansen, H.G., and Sanyal, S. (1985). Development and degeneration of retina in rds mutant mice: photoreceptor abnormalities in the heterozygotes. </w:t>
      </w:r>
      <w:r w:rsidRPr="00906E89">
        <w:rPr>
          <w:i/>
        </w:rPr>
        <w:t>Exp Eye Res</w:t>
      </w:r>
      <w:r w:rsidRPr="00906E89">
        <w:t xml:space="preserve"> 41(6)</w:t>
      </w:r>
      <w:r w:rsidRPr="00906E89">
        <w:rPr>
          <w:b/>
        </w:rPr>
        <w:t>,</w:t>
      </w:r>
      <w:r w:rsidRPr="00906E89">
        <w:t xml:space="preserve"> 701-720. doi: 10.1016/0014-4835(85)90179-4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Heikens, M.J., Cao, T.M., Morita, C., Dehart, S.L., and Tsai, S. (2007). Penumbra encodes a novel tetraspanin that is highly expressed in erythroid progenitors and promotes effective erythropoiesis. </w:t>
      </w:r>
      <w:r w:rsidRPr="00906E89">
        <w:rPr>
          <w:i/>
        </w:rPr>
        <w:t>Blood</w:t>
      </w:r>
      <w:r w:rsidRPr="00906E89">
        <w:t xml:space="preserve"> 109(8)</w:t>
      </w:r>
      <w:r w:rsidRPr="00906E89">
        <w:rPr>
          <w:b/>
        </w:rPr>
        <w:t>,</w:t>
      </w:r>
      <w:r w:rsidRPr="00906E89">
        <w:t xml:space="preserve"> 3244-3252. doi: 10.1182/blood-2006-09-046672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Hur, J., Choi, J.I., Lee, H., Nham, P., Kim, T.W., Chae, C.W., et al. (2016). CD82/KAI1 Maintains the Dormancy of Long-Term Hematopoietic Stem Cells through Interaction with DARC-Expressing Macrophages. </w:t>
      </w:r>
      <w:r w:rsidRPr="00906E89">
        <w:rPr>
          <w:i/>
        </w:rPr>
        <w:t>Cell Stem Cell</w:t>
      </w:r>
      <w:r w:rsidRPr="00906E89">
        <w:t xml:space="preserve"> 18(4)</w:t>
      </w:r>
      <w:r w:rsidRPr="00906E89">
        <w:rPr>
          <w:b/>
        </w:rPr>
        <w:t>,</w:t>
      </w:r>
      <w:r w:rsidRPr="00906E89">
        <w:t xml:space="preserve"> 508-521. doi: 10.1016/j.stem.2016.01.013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Iwasaki, T., Takeda, Y., Maruyama, K., Yokosaki, Y., Tsujino, K., Tetsumoto, S., et al. (2013). Deletion of tetraspanin CD9 diminishes lymphangiogenesis in vivo and in vitro. </w:t>
      </w:r>
      <w:r w:rsidRPr="00906E89">
        <w:rPr>
          <w:i/>
        </w:rPr>
        <w:t>J Biol Chem</w:t>
      </w:r>
      <w:r w:rsidRPr="00906E89">
        <w:t xml:space="preserve"> 288(4)</w:t>
      </w:r>
      <w:r w:rsidRPr="00906E89">
        <w:rPr>
          <w:b/>
        </w:rPr>
        <w:t>,</w:t>
      </w:r>
      <w:r w:rsidRPr="00906E89">
        <w:t xml:space="preserve"> 2118-2131. doi: 10.1074/jbc.M112.424291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Jones, E.L., Wee, J.L., Demaria, M.C., Blakeley, J., Ho, P.K., Vega-Ramos, J., et al. (2016). Dendritic Cell Migration and Antigen Presentation Are Coordinated by the Opposing Functions of the Tetraspanins CD82 and CD37. </w:t>
      </w:r>
      <w:r w:rsidRPr="00906E89">
        <w:rPr>
          <w:i/>
        </w:rPr>
        <w:t>J Immunol</w:t>
      </w:r>
      <w:r w:rsidRPr="00906E89">
        <w:t xml:space="preserve"> 196(3)</w:t>
      </w:r>
      <w:r w:rsidRPr="00906E89">
        <w:rPr>
          <w:b/>
        </w:rPr>
        <w:t>,</w:t>
      </w:r>
      <w:r w:rsidRPr="00906E89">
        <w:t xml:space="preserve"> 978-987. doi: 10.4049/jimmunol.1500357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lastRenderedPageBreak/>
        <w:t xml:space="preserve">Junge, H.J., Yang, S., Burton, J.B., Paes, K., Shu, X., French, D.M., et al. (2009). TSPAN12 regulates retinal vascular development by promoting Norrin- but not Wnt-induced FZD4/beta-catenin signaling. </w:t>
      </w:r>
      <w:r w:rsidRPr="00906E89">
        <w:rPr>
          <w:i/>
        </w:rPr>
        <w:t>Cell</w:t>
      </w:r>
      <w:r w:rsidRPr="00906E89">
        <w:t xml:space="preserve"> 139(2)</w:t>
      </w:r>
      <w:r w:rsidRPr="00906E89">
        <w:rPr>
          <w:b/>
        </w:rPr>
        <w:t>,</w:t>
      </w:r>
      <w:r w:rsidRPr="00906E89">
        <w:t xml:space="preserve"> 299-311. doi: 10.1016/j.cell.2009.07.048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Kaji, K., Oda, S., Shikano, T., Ohnuki, T., Uematsu, Y., Sakagami, J., et al. (2000). The gamete fusion process is defective in eggs of Cd9-deficient mice. </w:t>
      </w:r>
      <w:r w:rsidRPr="00906E89">
        <w:rPr>
          <w:i/>
        </w:rPr>
        <w:t>Nat Genet</w:t>
      </w:r>
      <w:r w:rsidRPr="00906E89">
        <w:t xml:space="preserve"> 24(3)</w:t>
      </w:r>
      <w:r w:rsidRPr="00906E89">
        <w:rPr>
          <w:b/>
        </w:rPr>
        <w:t>,</w:t>
      </w:r>
      <w:r w:rsidRPr="00906E89">
        <w:t xml:space="preserve"> 279-282. doi: 10.1038/73502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Kedzierski, W., Nusinowitz, S., Birch, D., Clarke, G., McInnes, R.R., Bok, D., et al. (2001). Deficiency of rds/peripherin causes photoreceptor death in mouse models of digenic and dominant retinitis pigmentosa. </w:t>
      </w:r>
      <w:r w:rsidRPr="00906E89">
        <w:rPr>
          <w:i/>
        </w:rPr>
        <w:t>Proc Natl Acad Sci U S A</w:t>
      </w:r>
      <w:r w:rsidRPr="00906E89">
        <w:t xml:space="preserve"> 98(14)</w:t>
      </w:r>
      <w:r w:rsidRPr="00906E89">
        <w:rPr>
          <w:b/>
        </w:rPr>
        <w:t>,</w:t>
      </w:r>
      <w:r w:rsidRPr="00906E89">
        <w:t xml:space="preserve"> 7718-7723. doi: 10.1073/pnas.141124198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Knobeloch, K.P., Wright, M.D., Ochsenbein, A.F., Liesenfeld, O., Lohler, J., Zinkernagel, R.M., et al. (2000). Targeted inactivation of the tetraspanin CD37 impairs T-cell-dependent B-cell response under suboptimal costimulatory conditions. </w:t>
      </w:r>
      <w:r w:rsidRPr="00906E89">
        <w:rPr>
          <w:i/>
        </w:rPr>
        <w:t>Mol Cell Biol</w:t>
      </w:r>
      <w:r w:rsidRPr="00906E89">
        <w:t xml:space="preserve"> 20(15)</w:t>
      </w:r>
      <w:r w:rsidRPr="00906E89">
        <w:rPr>
          <w:b/>
        </w:rPr>
        <w:t>,</w:t>
      </w:r>
      <w:r w:rsidRPr="00906E89">
        <w:t xml:space="preserve"> 5363-5369. doi: 10.1128/mcb.20.15.5363-5369.2000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Koh, H.J., Kim, Y.R., Kim, J.S., Yun, J.S., Kim, S., Kim, S.Y., et al. (2018). CD82 hypomethylation is essential for tuberculosis pathogenesis via regulation of RUNX1-Rab5/22. </w:t>
      </w:r>
      <w:r w:rsidRPr="00906E89">
        <w:rPr>
          <w:i/>
        </w:rPr>
        <w:t>Exp Mol Med</w:t>
      </w:r>
      <w:r w:rsidRPr="00906E89">
        <w:t xml:space="preserve"> 50(5)</w:t>
      </w:r>
      <w:r w:rsidRPr="00906E89">
        <w:rPr>
          <w:b/>
        </w:rPr>
        <w:t>,</w:t>
      </w:r>
      <w:r w:rsidRPr="00906E89">
        <w:t xml:space="preserve"> 62. doi: 10.1038/s12276-018-0091-4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Kraft, S., Jouvin, M.H., Kulkarni, N., Kissing, S., Morgan, E.S., Dvorak, A.M., et al. (2013). The tetraspanin CD63 is required for efficient IgE-mediated mast cell degranulation and anaphylaxis. </w:t>
      </w:r>
      <w:r w:rsidRPr="00906E89">
        <w:rPr>
          <w:i/>
        </w:rPr>
        <w:t>J Immunol</w:t>
      </w:r>
      <w:r w:rsidRPr="00906E89">
        <w:t xml:space="preserve"> 191(6)</w:t>
      </w:r>
      <w:r w:rsidRPr="00906E89">
        <w:rPr>
          <w:b/>
        </w:rPr>
        <w:t>,</w:t>
      </w:r>
      <w:r w:rsidRPr="00906E89">
        <w:t xml:space="preserve"> 2871-2878. doi: 10.4049/jimmunol.1202323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Kwon, H.Y., Bajaj, J., Ito, T., Blevins, A., Konuma, T., Weeks, J., et al. (2015). Tetraspanin 3 Is Required for the Development and Propagation of Acute Myelogenous Leukemia. </w:t>
      </w:r>
      <w:r w:rsidRPr="00906E89">
        <w:rPr>
          <w:i/>
        </w:rPr>
        <w:t>Cell Stem Cell</w:t>
      </w:r>
      <w:r w:rsidRPr="00906E89">
        <w:t xml:space="preserve"> 17(2)</w:t>
      </w:r>
      <w:r w:rsidRPr="00906E89">
        <w:rPr>
          <w:b/>
        </w:rPr>
        <w:t>,</w:t>
      </w:r>
      <w:r w:rsidRPr="00906E89">
        <w:t xml:space="preserve"> 152-164. doi: 10.1016/j.stem.2015.06.006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Lau, L.M., Wee, J.L., Wright, M.D., Moseley, G.W., Hogarth, P.M., Ashman, L.K., et al. (2004). The tetraspanin superfamily member CD151 regulates outside-in integrin alphaIIbbeta3 signaling and platelet function. </w:t>
      </w:r>
      <w:r w:rsidRPr="00906E89">
        <w:rPr>
          <w:i/>
        </w:rPr>
        <w:t>Blood</w:t>
      </w:r>
      <w:r w:rsidRPr="00906E89">
        <w:t xml:space="preserve"> 104(8)</w:t>
      </w:r>
      <w:r w:rsidRPr="00906E89">
        <w:rPr>
          <w:b/>
        </w:rPr>
        <w:t>,</w:t>
      </w:r>
      <w:r w:rsidRPr="00906E89">
        <w:t xml:space="preserve"> 2368-2375. doi: 10.1182/blood-2003-12-4430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Le Naour, F., Rubinstein, E., Jasmin, C., Prenant, M., and Boucheix, C. (2000). Severely reduced female fertility in CD9-deficient mice. </w:t>
      </w:r>
      <w:r w:rsidRPr="00906E89">
        <w:rPr>
          <w:i/>
        </w:rPr>
        <w:t>Science</w:t>
      </w:r>
      <w:r w:rsidRPr="00906E89">
        <w:t xml:space="preserve"> 287(5451)</w:t>
      </w:r>
      <w:r w:rsidRPr="00906E89">
        <w:rPr>
          <w:b/>
        </w:rPr>
        <w:t>,</w:t>
      </w:r>
      <w:r w:rsidRPr="00906E89">
        <w:t xml:space="preserve"> 319-321. doi: 10.1126/science.287.5451.319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Lee, E.S., Burnside, B., and Flannery, J.G. (2006). Characterization of peripherin/rds and rom-1 transport in rod photoreceptors of transgenic and knockout animals. </w:t>
      </w:r>
      <w:r w:rsidRPr="00906E89">
        <w:rPr>
          <w:i/>
        </w:rPr>
        <w:t>Invest Ophthalmol Vis Sci</w:t>
      </w:r>
      <w:r w:rsidRPr="00906E89">
        <w:t xml:space="preserve"> 47(5)</w:t>
      </w:r>
      <w:r w:rsidRPr="00906E89">
        <w:rPr>
          <w:b/>
        </w:rPr>
        <w:t>,</w:t>
      </w:r>
      <w:r w:rsidRPr="00906E89">
        <w:t xml:space="preserve"> 2150-2160. doi: 10.1167/iovs.05-0919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Li, Q., Yang, X.H., Xu, F., Sharma, C., Wang, H.X., Knoblich, K., et al. (2013). Tetraspanin CD151 plays a key role in skin squamous cell carcinoma. </w:t>
      </w:r>
      <w:r w:rsidRPr="00906E89">
        <w:rPr>
          <w:i/>
        </w:rPr>
        <w:t>Oncogene</w:t>
      </w:r>
      <w:r w:rsidRPr="00906E89">
        <w:t xml:space="preserve"> 32(14)</w:t>
      </w:r>
      <w:r w:rsidRPr="00906E89">
        <w:rPr>
          <w:b/>
        </w:rPr>
        <w:t>,</w:t>
      </w:r>
      <w:r w:rsidRPr="00906E89">
        <w:t xml:space="preserve"> 1772-1783. doi: 10.1038/onc.2012.205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Maecker, H.T., Do, M.S., and Levy, S. (1998). CD81 on B cells promotes interleukin 4 secretion and antibody production during T helper type 2 immune responses. </w:t>
      </w:r>
      <w:r w:rsidRPr="00906E89">
        <w:rPr>
          <w:i/>
        </w:rPr>
        <w:t>Proc Natl Acad Sci U S A</w:t>
      </w:r>
      <w:r w:rsidRPr="00906E89">
        <w:t xml:space="preserve"> 95(5)</w:t>
      </w:r>
      <w:r w:rsidRPr="00906E89">
        <w:rPr>
          <w:b/>
        </w:rPr>
        <w:t>,</w:t>
      </w:r>
      <w:r w:rsidRPr="00906E89">
        <w:t xml:space="preserve"> 2458-2462. doi: 10.1073/pnas.95.5.2458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Makkawi, M., Howells, D., Wright, M.D., and Jackson, D.E. (2018). A complementary role for tetraspanin superfamily member TSSC6 and ADP purinergic P2Y12 receptor in platelets. </w:t>
      </w:r>
      <w:r w:rsidRPr="00906E89">
        <w:rPr>
          <w:i/>
        </w:rPr>
        <w:t>Thromb Res</w:t>
      </w:r>
      <w:r w:rsidRPr="00906E89">
        <w:t xml:space="preserve"> 161</w:t>
      </w:r>
      <w:r w:rsidRPr="00906E89">
        <w:rPr>
          <w:b/>
        </w:rPr>
        <w:t>,</w:t>
      </w:r>
      <w:r w:rsidRPr="00906E89">
        <w:t xml:space="preserve"> 12-21. doi: 10.1016/j.thromres.2017.11.009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lastRenderedPageBreak/>
        <w:t xml:space="preserve">Michna, L., Brenz Verca, M.S., Widmer, D.A., Chen, S., Lee, J., Rogove, J., et al. (2001). Altered sensitivity of CD81-deficient mice to neurobehavioral effects of cocaine. </w:t>
      </w:r>
      <w:r w:rsidRPr="00906E89">
        <w:rPr>
          <w:i/>
        </w:rPr>
        <w:t>Brain Res Mol Brain Res</w:t>
      </w:r>
      <w:r w:rsidRPr="00906E89">
        <w:t xml:space="preserve"> 90(1)</w:t>
      </w:r>
      <w:r w:rsidRPr="00906E89">
        <w:rPr>
          <w:b/>
        </w:rPr>
        <w:t>,</w:t>
      </w:r>
      <w:r w:rsidRPr="00906E89">
        <w:t xml:space="preserve"> 68-74. doi: 10.1016/s0169-328x(01)00092-4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Miyado, K., Yamada, G., Yamada, S., Hasuwa, H., Nakamura, Y., Ryu, F., et al. (2000). Requirement of CD9 on the egg plasma membrane for fertilization. </w:t>
      </w:r>
      <w:r w:rsidRPr="00906E89">
        <w:rPr>
          <w:i/>
        </w:rPr>
        <w:t>Science</w:t>
      </w:r>
      <w:r w:rsidRPr="00906E89">
        <w:t xml:space="preserve"> 287(5451)</w:t>
      </w:r>
      <w:r w:rsidRPr="00906E89">
        <w:rPr>
          <w:b/>
        </w:rPr>
        <w:t>,</w:t>
      </w:r>
      <w:r w:rsidRPr="00906E89">
        <w:t xml:space="preserve"> 321-324. doi: 10.1126/science.287.5451.321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Noy, P.J., Gavin, R.L., Colombo, D., Haining, E.J., Reyat, J.S., Payne, H., et al. (2019). Tspan18 is a novel regulator of the Ca(2+) channel Orai1 and von Willebrand factor release in endothelial cells. </w:t>
      </w:r>
      <w:r w:rsidRPr="00906E89">
        <w:rPr>
          <w:i/>
        </w:rPr>
        <w:t>Haematologica</w:t>
      </w:r>
      <w:r w:rsidRPr="00906E89">
        <w:t xml:space="preserve"> 104(9)</w:t>
      </w:r>
      <w:r w:rsidRPr="00906E89">
        <w:rPr>
          <w:b/>
        </w:rPr>
        <w:t>,</w:t>
      </w:r>
      <w:r w:rsidRPr="00906E89">
        <w:t xml:space="preserve"> 1892-1905. doi: 10.3324/haematol.2018.194241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Orlowski, E., Chand, R., Yip, J., Wong, C., Goschnick, M.W., Wright, M.D., et al. (2009). A platelet tetraspanin superfamily member, CD151, is required for regulation of thrombus growth and stability in vivo. </w:t>
      </w:r>
      <w:r w:rsidRPr="00906E89">
        <w:rPr>
          <w:i/>
        </w:rPr>
        <w:t>J Thromb Haemost</w:t>
      </w:r>
      <w:r w:rsidRPr="00906E89">
        <w:t xml:space="preserve"> 7(12)</w:t>
      </w:r>
      <w:r w:rsidRPr="00906E89">
        <w:rPr>
          <w:b/>
        </w:rPr>
        <w:t>,</w:t>
      </w:r>
      <w:r w:rsidRPr="00906E89">
        <w:t xml:space="preserve"> 2074-2084. doi: 10.1111/j.1538-7836.2009.03612.x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Qiao, Y., Tam, J.K.C., Tan, S.S.L., Tai, Y.K., Chin, C.Y., Stewart, A.G., et al. (2017). CD151, a laminin receptor showing increased expression in asthmatic patients, contributes to airway hyperresponsiveness through calcium signaling. </w:t>
      </w:r>
      <w:r w:rsidRPr="00906E89">
        <w:rPr>
          <w:i/>
        </w:rPr>
        <w:t>J Allergy Clin Immunol</w:t>
      </w:r>
      <w:r w:rsidRPr="00906E89">
        <w:t xml:space="preserve"> 139(1)</w:t>
      </w:r>
      <w:r w:rsidRPr="00906E89">
        <w:rPr>
          <w:b/>
        </w:rPr>
        <w:t>,</w:t>
      </w:r>
      <w:r w:rsidRPr="00906E89">
        <w:t xml:space="preserve"> 82-92 e85. doi: 10.1016/j.jaci.2016.03.029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Rops, A., Jansen, E., van der Schaaf, A., Pieterse, E., Rother, N., Hofstra, J., et al. (2018). Interleukin-6 is essential for glomerular immunoglobulin A deposition and the development of renal pathology in Cd37-deficient mice. </w:t>
      </w:r>
      <w:r w:rsidRPr="00906E89">
        <w:rPr>
          <w:i/>
        </w:rPr>
        <w:t>Kidney Int</w:t>
      </w:r>
      <w:r w:rsidRPr="00906E89">
        <w:t xml:space="preserve"> 93(6)</w:t>
      </w:r>
      <w:r w:rsidRPr="00906E89">
        <w:rPr>
          <w:b/>
        </w:rPr>
        <w:t>,</w:t>
      </w:r>
      <w:r w:rsidRPr="00906E89">
        <w:t xml:space="preserve"> 1356-1366. doi: 10.1016/j.kint.2018.01.005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Roselli, S., Kahl, R.G., Copeland, B.T., Naylor, M.J., Weidenhofer, J., Muller, W.J., et al. (2014). Deletion of Cd151 reduces mammary tumorigenesis in the MMTV/PyMT mouse model. </w:t>
      </w:r>
      <w:r w:rsidRPr="00906E89">
        <w:rPr>
          <w:i/>
        </w:rPr>
        <w:t>BMC Cancer</w:t>
      </w:r>
      <w:r w:rsidRPr="00906E89">
        <w:t xml:space="preserve"> 14</w:t>
      </w:r>
      <w:r w:rsidRPr="00906E89">
        <w:rPr>
          <w:b/>
        </w:rPr>
        <w:t>,</w:t>
      </w:r>
      <w:r w:rsidRPr="00906E89">
        <w:t xml:space="preserve"> 509. doi: 10.1186/1471-2407-14-509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Rubinstein, E., Ziyyat, A., Prenant, M., Wrobel, E., Wolf, J.P., Levy, S., et al. (2006). Reduced fertility of female mice lacking CD81. </w:t>
      </w:r>
      <w:r w:rsidRPr="00906E89">
        <w:rPr>
          <w:i/>
        </w:rPr>
        <w:t>Dev Biol</w:t>
      </w:r>
      <w:r w:rsidRPr="00906E89">
        <w:t xml:space="preserve"> 290(2)</w:t>
      </w:r>
      <w:r w:rsidRPr="00906E89">
        <w:rPr>
          <w:b/>
        </w:rPr>
        <w:t>,</w:t>
      </w:r>
      <w:r w:rsidRPr="00906E89">
        <w:t xml:space="preserve"> 351-358. doi: 10.1016/j.ydbio.2005.11.031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Sachs, N., Claessen, N., Aten, J., Kreft, M., Teske, G.J., Koeman, A., et al. (2012). Blood pressure influences end-stage renal disease of Cd151 knockout mice. </w:t>
      </w:r>
      <w:r w:rsidRPr="00906E89">
        <w:rPr>
          <w:i/>
        </w:rPr>
        <w:t>J Clin Invest</w:t>
      </w:r>
      <w:r w:rsidRPr="00906E89">
        <w:t xml:space="preserve"> 122(1)</w:t>
      </w:r>
      <w:r w:rsidRPr="00906E89">
        <w:rPr>
          <w:b/>
        </w:rPr>
        <w:t>,</w:t>
      </w:r>
      <w:r w:rsidRPr="00906E89">
        <w:t xml:space="preserve"> 348-358. doi: 10.1172/JCI58878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Sachs, N., Kreft, M., van den Bergh Weerman, M.A., Beynon, A.J., Peters, T.A., Weening, J.J., et al. (2006). Kidney failure in mice lacking the tetraspanin CD151. </w:t>
      </w:r>
      <w:r w:rsidRPr="00906E89">
        <w:rPr>
          <w:i/>
        </w:rPr>
        <w:t>J Cell Biol</w:t>
      </w:r>
      <w:r w:rsidRPr="00906E89">
        <w:t xml:space="preserve"> 175(1)</w:t>
      </w:r>
      <w:r w:rsidRPr="00906E89">
        <w:rPr>
          <w:b/>
        </w:rPr>
        <w:t>,</w:t>
      </w:r>
      <w:r w:rsidRPr="00906E89">
        <w:t xml:space="preserve"> 33-39. doi: 10.1083/jcb.200603073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Sachs, N., Secades, P., van Hulst, L., Song, J.Y., and Sonnenberg, A. (2014). Reduced susceptibility to two-stage skin carcinogenesis in mice with epidermis-specific deletion of CD151. </w:t>
      </w:r>
      <w:r w:rsidRPr="00906E89">
        <w:rPr>
          <w:i/>
        </w:rPr>
        <w:t>J Invest Dermatol</w:t>
      </w:r>
      <w:r w:rsidRPr="00906E89">
        <w:t xml:space="preserve"> 134(1)</w:t>
      </w:r>
      <w:r w:rsidRPr="00906E89">
        <w:rPr>
          <w:b/>
        </w:rPr>
        <w:t>,</w:t>
      </w:r>
      <w:r w:rsidRPr="00906E89">
        <w:t xml:space="preserve"> 221-228. doi: 10.1038/jid.2013.280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Salas, I.H., Callaerts-Vegh, Z., Arranz, A.M., Guix, F.X., D'Hooge, R., Esteban, J.A., et al. (2017). Tetraspanin 6: A novel regulator of hippocampal synaptic transmission and long term plasticity. </w:t>
      </w:r>
      <w:r w:rsidRPr="00906E89">
        <w:rPr>
          <w:i/>
        </w:rPr>
        <w:t>PLoS One</w:t>
      </w:r>
      <w:r w:rsidRPr="00906E89">
        <w:t xml:space="preserve"> 12(2)</w:t>
      </w:r>
      <w:r w:rsidRPr="00906E89">
        <w:rPr>
          <w:b/>
        </w:rPr>
        <w:t>,</w:t>
      </w:r>
      <w:r w:rsidRPr="00906E89">
        <w:t xml:space="preserve"> e0171968. doi: 10.1371/journal.pone.0171968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Sanyal, S., De Ruiter, A., and Hawkins, R.K. (1980). Development and degeneration of retina in rds mutant mice: light microscopy. </w:t>
      </w:r>
      <w:r w:rsidRPr="00906E89">
        <w:rPr>
          <w:i/>
        </w:rPr>
        <w:t>J Comp Neurol</w:t>
      </w:r>
      <w:r w:rsidRPr="00906E89">
        <w:t xml:space="preserve"> 194(1)</w:t>
      </w:r>
      <w:r w:rsidRPr="00906E89">
        <w:rPr>
          <w:b/>
        </w:rPr>
        <w:t>,</w:t>
      </w:r>
      <w:r w:rsidRPr="00906E89">
        <w:t xml:space="preserve"> 193-207. doi: 10.1002/cne.901940110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lastRenderedPageBreak/>
        <w:t xml:space="preserve">Schroder, J., Lullmann-Rauch, R., Himmerkus, N., Pleines, I., Nieswandt, B., Orinska, Z., et al. (2009). Deficiency of the tetraspanin CD63 associated with kidney pathology but normal lysosomal function. </w:t>
      </w:r>
      <w:r w:rsidRPr="00906E89">
        <w:rPr>
          <w:i/>
        </w:rPr>
        <w:t>Mol Cell Biol</w:t>
      </w:r>
      <w:r w:rsidRPr="00906E89">
        <w:t xml:space="preserve"> 29(4)</w:t>
      </w:r>
      <w:r w:rsidRPr="00906E89">
        <w:rPr>
          <w:b/>
        </w:rPr>
        <w:t>,</w:t>
      </w:r>
      <w:r w:rsidRPr="00906E89">
        <w:t xml:space="preserve"> 1083-1094. doi: 10.1128/MCB.01163-08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Schulze, U., Brast, S., Grabner, A., Albiker, C., Snieder, B., Holle, S., et al. (2017). Tetraspanin CD63 controls basolateral sorting of organic cation transporter 2 in renal proximal tubules. </w:t>
      </w:r>
      <w:r w:rsidRPr="00906E89">
        <w:rPr>
          <w:i/>
        </w:rPr>
        <w:t>FASEB J</w:t>
      </w:r>
      <w:r w:rsidRPr="00906E89">
        <w:t xml:space="preserve"> 31(4)</w:t>
      </w:r>
      <w:r w:rsidRPr="00906E89">
        <w:rPr>
          <w:b/>
        </w:rPr>
        <w:t>,</w:t>
      </w:r>
      <w:r w:rsidRPr="00906E89">
        <w:t xml:space="preserve"> 1421-1433. doi: 10.1096/fj.201600901R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Seipold, L., Damme, M., Prox, J., Rabe, B., Kasparek, P., Sedlacek, R., et al. (2017). Tetraspanin 3: A central endocytic membrane component regulating the expression of ADAM10, presenilin and the amyloid precursor protein. </w:t>
      </w:r>
      <w:r w:rsidRPr="00906E89">
        <w:rPr>
          <w:i/>
        </w:rPr>
        <w:t>Biochim Biophys Acta Mol Cell Res</w:t>
      </w:r>
      <w:r w:rsidRPr="00906E89">
        <w:t xml:space="preserve"> 1864(1)</w:t>
      </w:r>
      <w:r w:rsidRPr="00906E89">
        <w:rPr>
          <w:b/>
        </w:rPr>
        <w:t>,</w:t>
      </w:r>
      <w:r w:rsidRPr="00906E89">
        <w:t xml:space="preserve"> 217-230. doi: 10.1016/j.bbamcr.2016.11.003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Sheng, K.C., van Spriel, A.B., Gartlan, K.H., Sofi, M., Apostolopoulos, V., Ashman, L., et al. (2009). Tetraspanins CD37 and CD151 differentially regulate Ag presentation and T-cell co-stimulation by DC. </w:t>
      </w:r>
      <w:r w:rsidRPr="00906E89">
        <w:rPr>
          <w:i/>
        </w:rPr>
        <w:t>Eur J Immunol</w:t>
      </w:r>
      <w:r w:rsidRPr="00906E89">
        <w:t xml:space="preserve"> 39(1)</w:t>
      </w:r>
      <w:r w:rsidRPr="00906E89">
        <w:rPr>
          <w:b/>
        </w:rPr>
        <w:t>,</w:t>
      </w:r>
      <w:r w:rsidRPr="00906E89">
        <w:t xml:space="preserve"> 50-55. doi: 10.1002/eji.200838798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Silvie, O., Rubinstein, E., Franetich, J.F., Prenant, M., Belnoue, E., Renia, L., et al. (2003). Hepatocyte CD81 is required for Plasmodium falciparum and Plasmodium yoelii sporozoite infectivity. </w:t>
      </w:r>
      <w:r w:rsidRPr="00906E89">
        <w:rPr>
          <w:i/>
        </w:rPr>
        <w:t>Nat Med</w:t>
      </w:r>
      <w:r w:rsidRPr="00906E89">
        <w:t xml:space="preserve"> 9(1)</w:t>
      </w:r>
      <w:r w:rsidRPr="00906E89">
        <w:rPr>
          <w:b/>
        </w:rPr>
        <w:t>,</w:t>
      </w:r>
      <w:r w:rsidRPr="00906E89">
        <w:t xml:space="preserve"> 93-96. doi: 10.1038/nm808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Suzuki, M., Tachibana, I., Takeda, Y., He, P., Minami, S., Iwasaki, T., et al. (2009). Tetraspanin CD9 negatively regulates lipopolysaccharide-induced macrophage activation and lung inflammation. </w:t>
      </w:r>
      <w:r w:rsidRPr="00906E89">
        <w:rPr>
          <w:i/>
        </w:rPr>
        <w:t>J Immunol</w:t>
      </w:r>
      <w:r w:rsidRPr="00906E89">
        <w:t xml:space="preserve"> 182(10)</w:t>
      </w:r>
      <w:r w:rsidRPr="00906E89">
        <w:rPr>
          <w:b/>
        </w:rPr>
        <w:t>,</w:t>
      </w:r>
      <w:r w:rsidRPr="00906E89">
        <w:t xml:space="preserve"> 6485-6493. doi: 10.4049/jimmunol.0802797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Takeda, Y., He, P., Tachibana, I., Zhou, B., Miyado, K., Kaneko, H., et al. (2008). Double deficiency of tetraspanins CD9 and CD81 alters cell motility and protease production of macrophages and causes chronic obstructive pulmonary disease-like phenotype in mice. </w:t>
      </w:r>
      <w:r w:rsidRPr="00906E89">
        <w:rPr>
          <w:i/>
        </w:rPr>
        <w:t>J Biol Chem</w:t>
      </w:r>
      <w:r w:rsidRPr="00906E89">
        <w:t xml:space="preserve"> 283(38)</w:t>
      </w:r>
      <w:r w:rsidRPr="00906E89">
        <w:rPr>
          <w:b/>
        </w:rPr>
        <w:t>,</w:t>
      </w:r>
      <w:r w:rsidRPr="00906E89">
        <w:t xml:space="preserve"> 26089-26097. doi: 10.1074/jbc.M801902200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Takeda, Y., Kazarov, A.R., Butterfield, C.E., Hopkins, B.D., Benjamin, L.E., Kaipainen, A., et al. (2007). Deletion of tetraspanin Cd151 results in decreased pathologic angiogenesis in vivo and in vitro. </w:t>
      </w:r>
      <w:r w:rsidRPr="00906E89">
        <w:rPr>
          <w:i/>
        </w:rPr>
        <w:t>Blood</w:t>
      </w:r>
      <w:r w:rsidRPr="00906E89">
        <w:t xml:space="preserve"> 109(4)</w:t>
      </w:r>
      <w:r w:rsidRPr="00906E89">
        <w:rPr>
          <w:b/>
        </w:rPr>
        <w:t>,</w:t>
      </w:r>
      <w:r w:rsidRPr="00906E89">
        <w:t xml:space="preserve"> 1524-1532. doi: 10.1182/blood-2006-08-041970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Takeda, Y., Li, Q., Kazarov, A.R., Epardaud, M., Elpek, K., Turley, S.J., et al. (2011). Diminished metastasis in tetraspanin CD151-knockout mice. </w:t>
      </w:r>
      <w:r w:rsidRPr="00906E89">
        <w:rPr>
          <w:i/>
        </w:rPr>
        <w:t>Blood</w:t>
      </w:r>
      <w:r w:rsidRPr="00906E89">
        <w:t xml:space="preserve"> 118(2)</w:t>
      </w:r>
      <w:r w:rsidRPr="00906E89">
        <w:rPr>
          <w:b/>
        </w:rPr>
        <w:t>,</w:t>
      </w:r>
      <w:r w:rsidRPr="00906E89">
        <w:t xml:space="preserve"> 464-472. doi: 10.1182/blood-2010-08-302240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Takeda, Y., Tachibana, I., Miyado, K., Kobayashi, M., Miyazaki, T., Funakoshi, T., et al. (2003). Tetraspanins CD9 and CD81 function to prevent the fusion of mononuclear phagocytes. </w:t>
      </w:r>
      <w:r w:rsidRPr="00906E89">
        <w:rPr>
          <w:i/>
        </w:rPr>
        <w:t>J Cell Biol</w:t>
      </w:r>
      <w:r w:rsidRPr="00906E89">
        <w:t xml:space="preserve"> 161(5)</w:t>
      </w:r>
      <w:r w:rsidRPr="00906E89">
        <w:rPr>
          <w:b/>
        </w:rPr>
        <w:t>,</w:t>
      </w:r>
      <w:r w:rsidRPr="00906E89">
        <w:t xml:space="preserve"> 945-956. doi: 10.1083/jcb.200212031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Tam, J.M., Reedy, J.L., Lukason, D.P., Kuna, S.G., Acharya, M., Khan, N.S., et al. (2019). Tetraspanin CD82 Organizes Dectin-1 into Signaling Domains to Mediate Cellular Responses to Candida albicans. </w:t>
      </w:r>
      <w:r w:rsidRPr="00906E89">
        <w:rPr>
          <w:i/>
        </w:rPr>
        <w:t>J Immunol</w:t>
      </w:r>
      <w:r w:rsidRPr="00906E89">
        <w:t xml:space="preserve"> 202(11)</w:t>
      </w:r>
      <w:r w:rsidRPr="00906E89">
        <w:rPr>
          <w:b/>
        </w:rPr>
        <w:t>,</w:t>
      </w:r>
      <w:r w:rsidRPr="00906E89">
        <w:t xml:space="preserve"> 3256-3266. doi: 10.4049/jimmunol.1801384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Tarrant, J.M., Groom, J., Metcalf, D., Li, R., Borobokas, B., Wright, M.D., et al. (2002). The absence of Tssc6, a member of the tetraspanin superfamily, does not affect lymphoid development but enhances in vitro T-cell proliferative responses. </w:t>
      </w:r>
      <w:r w:rsidRPr="00906E89">
        <w:rPr>
          <w:i/>
        </w:rPr>
        <w:t>Mol Cell Biol</w:t>
      </w:r>
      <w:r w:rsidRPr="00906E89">
        <w:t xml:space="preserve"> 22(14)</w:t>
      </w:r>
      <w:r w:rsidRPr="00906E89">
        <w:rPr>
          <w:b/>
        </w:rPr>
        <w:t>,</w:t>
      </w:r>
      <w:r w:rsidRPr="00906E89">
        <w:t xml:space="preserve"> 5006-5018. doi: 10.1128/mcb.22.14.5006-5018.2002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Tsujino, K., Takeda, Y., Arai, T., Shintani, Y., Inagaki, R., Saiga, H., et al. (2012). Tetraspanin CD151 protects against pulmonary fibrosis by maintaining epithelial integrity. </w:t>
      </w:r>
      <w:r w:rsidRPr="00906E89">
        <w:rPr>
          <w:i/>
        </w:rPr>
        <w:t>Am J Respir Crit Care Med</w:t>
      </w:r>
      <w:r w:rsidRPr="00906E89">
        <w:t xml:space="preserve"> 186(2)</w:t>
      </w:r>
      <w:r w:rsidRPr="00906E89">
        <w:rPr>
          <w:b/>
        </w:rPr>
        <w:t>,</w:t>
      </w:r>
      <w:r w:rsidRPr="00906E89">
        <w:t xml:space="preserve"> 170-180. doi: 10.1164/rccm.201201-0117OC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lastRenderedPageBreak/>
        <w:t xml:space="preserve">van Niel, G., Charrin, S., Simoes, S., Romao, M., Rochin, L., Saftig, P., et al. (2011). The tetraspanin CD63 regulates ESCRT-independent and -dependent endosomal sorting during melanogenesis. </w:t>
      </w:r>
      <w:r w:rsidRPr="00906E89">
        <w:rPr>
          <w:i/>
        </w:rPr>
        <w:t>Dev Cell</w:t>
      </w:r>
      <w:r w:rsidRPr="00906E89">
        <w:t xml:space="preserve"> 21(4)</w:t>
      </w:r>
      <w:r w:rsidRPr="00906E89">
        <w:rPr>
          <w:b/>
        </w:rPr>
        <w:t>,</w:t>
      </w:r>
      <w:r w:rsidRPr="00906E89">
        <w:t xml:space="preserve"> 708-721. doi: 10.1016/j.devcel.2011.08.019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van Spriel, A.B., de Keijzer, S., van der Schaaf, A., Gartlan, K.H., Sofi, M., Light, A., et al. (2012). The tetraspanin CD37 orchestrates the alpha(4)beta(1) integrin-Akt signaling axis and supports long-lived plasma cell survival. </w:t>
      </w:r>
      <w:r w:rsidRPr="00906E89">
        <w:rPr>
          <w:i/>
        </w:rPr>
        <w:t>Sci Signal</w:t>
      </w:r>
      <w:r w:rsidRPr="00906E89">
        <w:t xml:space="preserve"> 5(250)</w:t>
      </w:r>
      <w:r w:rsidRPr="00906E89">
        <w:rPr>
          <w:b/>
        </w:rPr>
        <w:t>,</w:t>
      </w:r>
      <w:r w:rsidRPr="00906E89">
        <w:t xml:space="preserve"> ra82. doi: 10.1126/scisignal.2003113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van Spriel, A.B., Puls, K.L., Sofi, M., Pouniotis, D., Hochrein, H., Orinska, Z., et al. (2004). A regulatory role for CD37 in T cell proliferation. </w:t>
      </w:r>
      <w:r w:rsidRPr="00906E89">
        <w:rPr>
          <w:i/>
        </w:rPr>
        <w:t>J Immunol</w:t>
      </w:r>
      <w:r w:rsidRPr="00906E89">
        <w:t xml:space="preserve"> 172(5)</w:t>
      </w:r>
      <w:r w:rsidRPr="00906E89">
        <w:rPr>
          <w:b/>
        </w:rPr>
        <w:t>,</w:t>
      </w:r>
      <w:r w:rsidRPr="00906E89">
        <w:t xml:space="preserve"> 2953-2961. doi: 10.4049/jimmunol.172.5.2953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van Spriel, A.B., Sofi, M., Gartlan, K.H., van der Schaaf, A., Verschueren, I., Torensma, R., et al. (2009). The tetraspanin protein CD37 regulates IgA responses and anti-fungal immunity. </w:t>
      </w:r>
      <w:r w:rsidRPr="00906E89">
        <w:rPr>
          <w:i/>
        </w:rPr>
        <w:t>PLoS Pathog</w:t>
      </w:r>
      <w:r w:rsidRPr="00906E89">
        <w:t xml:space="preserve"> 5(3)</w:t>
      </w:r>
      <w:r w:rsidRPr="00906E89">
        <w:rPr>
          <w:b/>
        </w:rPr>
        <w:t>,</w:t>
      </w:r>
      <w:r w:rsidRPr="00906E89">
        <w:t xml:space="preserve"> e1000338. doi: 10.1371/journal.ppat.1000338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Wee, J.L., Schulze, K.E., Jones, E.L., Yeung, L., Cheng, Q., Pereira, C.F., et al. (2015). Tetraspanin CD37 Regulates beta2 Integrin-Mediated Adhesion and Migration in Neutrophils. </w:t>
      </w:r>
      <w:r w:rsidRPr="00906E89">
        <w:rPr>
          <w:i/>
        </w:rPr>
        <w:t>J Immunol</w:t>
      </w:r>
      <w:r w:rsidRPr="00906E89">
        <w:t xml:space="preserve"> 195(12)</w:t>
      </w:r>
      <w:r w:rsidRPr="00906E89">
        <w:rPr>
          <w:b/>
        </w:rPr>
        <w:t>,</w:t>
      </w:r>
      <w:r w:rsidRPr="00906E89">
        <w:t xml:space="preserve"> 5770-5779. doi: 10.4049/jimmunol.1402414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Wei, Q., Zhang, F., Richardson, M.M., Roy, N.H., Rodgers, W., Liu, Y., et al. (2014). CD82 restrains pathological angiogenesis by altering lipid raft clustering and CD44 trafficking in endothelial cells. </w:t>
      </w:r>
      <w:r w:rsidRPr="00906E89">
        <w:rPr>
          <w:i/>
        </w:rPr>
        <w:t>Circulation</w:t>
      </w:r>
      <w:r w:rsidRPr="00906E89">
        <w:t xml:space="preserve"> 130(17)</w:t>
      </w:r>
      <w:r w:rsidRPr="00906E89">
        <w:rPr>
          <w:b/>
        </w:rPr>
        <w:t>,</w:t>
      </w:r>
      <w:r w:rsidRPr="00906E89">
        <w:t xml:space="preserve"> 1493-1504. doi: 10.1161/circulationaha.114.011096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Wright, M.D., Geary, S.M., Fitter, S., Moseley, G.W., Lau, L.M., Sheng, K.C., et al. (2004). Characterization of mice lacking the tetraspanin superfamily member CD151. </w:t>
      </w:r>
      <w:r w:rsidRPr="00906E89">
        <w:rPr>
          <w:i/>
        </w:rPr>
        <w:t>Mol Cell Biol</w:t>
      </w:r>
      <w:r w:rsidRPr="00906E89">
        <w:t xml:space="preserve"> 24(13)</w:t>
      </w:r>
      <w:r w:rsidRPr="00906E89">
        <w:rPr>
          <w:b/>
        </w:rPr>
        <w:t>,</w:t>
      </w:r>
      <w:r w:rsidRPr="00906E89">
        <w:t xml:space="preserve"> 5978-5988. doi: 10.1128/MCB.24.13.5978-5988.2004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Yamane, H., Tachibana, I., Takeda, Y., Saito, Y., Tamura, Y., He, P., et al. (2005). Propionibacterium acnes-induced hepatic granuloma formation is impaired in mice lacking tetraspanin CD9. </w:t>
      </w:r>
      <w:r w:rsidRPr="00906E89">
        <w:rPr>
          <w:i/>
        </w:rPr>
        <w:t>J Pathol</w:t>
      </w:r>
      <w:r w:rsidRPr="00906E89">
        <w:t xml:space="preserve"> 206(4)</w:t>
      </w:r>
      <w:r w:rsidRPr="00906E89">
        <w:rPr>
          <w:b/>
        </w:rPr>
        <w:t>,</w:t>
      </w:r>
      <w:r w:rsidRPr="00906E89">
        <w:t xml:space="preserve"> 486-492. doi: 10.1002/path.1793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Zhao, K., Erb, U., Hackert, T., Zoller, M., and Yue, S. (2018a). Distorted leukocyte migration, angiogenesis, wound repair and metastasis in Tspan8 and Tspan8/CD151 double knockout mice indicate complementary activities of Tspan8 and CD51. </w:t>
      </w:r>
      <w:r w:rsidRPr="00906E89">
        <w:rPr>
          <w:i/>
        </w:rPr>
        <w:t>Biochim Biophys Acta Mol Cell Res</w:t>
      </w:r>
      <w:r w:rsidRPr="00906E89">
        <w:t xml:space="preserve"> 1865(2)</w:t>
      </w:r>
      <w:r w:rsidRPr="00906E89">
        <w:rPr>
          <w:b/>
        </w:rPr>
        <w:t>,</w:t>
      </w:r>
      <w:r w:rsidRPr="00906E89">
        <w:t xml:space="preserve"> 379-391. doi: 10.1016/j.bbamcr.2017.11.007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Zhao, K., Wang, Z., Hackert, T., Pitzer, C., and Zoller, M. (2018b). Tspan8 and Tspan8/CD151 knockout mice unravel the contribution of tumor and host exosomes to tumor progression. </w:t>
      </w:r>
      <w:r w:rsidRPr="00906E89">
        <w:rPr>
          <w:i/>
        </w:rPr>
        <w:t>J Exp Clin Cancer Res</w:t>
      </w:r>
      <w:r w:rsidRPr="00906E89">
        <w:t xml:space="preserve"> 37(1)</w:t>
      </w:r>
      <w:r w:rsidRPr="00906E89">
        <w:rPr>
          <w:b/>
        </w:rPr>
        <w:t>,</w:t>
      </w:r>
      <w:r w:rsidRPr="00906E89">
        <w:t xml:space="preserve"> 312. doi: 10.1186/s13046-018-0961-6.</w:t>
      </w:r>
    </w:p>
    <w:p w:rsidR="00B37D9C" w:rsidRPr="00906E89" w:rsidRDefault="00B37D9C" w:rsidP="00B37D9C">
      <w:pPr>
        <w:pStyle w:val="EndNoteBibliography"/>
        <w:ind w:left="720" w:hanging="720"/>
      </w:pPr>
      <w:r w:rsidRPr="00906E89">
        <w:t xml:space="preserve">Zuidscherwoude, M., Dunlock, V.E., van den Bogaart, G., van Deventer, S.J., van der Schaaf, A., van Oostrum, J., et al. (2017). Tetraspanin microdomains control localized protein kinase C signaling in B cells. </w:t>
      </w:r>
      <w:r w:rsidRPr="00906E89">
        <w:rPr>
          <w:i/>
        </w:rPr>
        <w:t>Sci Signal</w:t>
      </w:r>
      <w:r w:rsidRPr="00906E89">
        <w:t xml:space="preserve"> 10(478). doi: 10.1126/scisignal.aag2755.</w:t>
      </w:r>
    </w:p>
    <w:p w:rsidR="00451E88" w:rsidRPr="00735AB8" w:rsidRDefault="002D31C6" w:rsidP="008B2E8C">
      <w:pPr>
        <w:rPr>
          <w:rFonts w:ascii="Times New Roman" w:hAnsi="Times New Roman" w:cs="Times New Roman"/>
          <w:sz w:val="24"/>
          <w:szCs w:val="24"/>
        </w:rPr>
      </w:pPr>
      <w:r w:rsidRPr="00906E89"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451E88" w:rsidRPr="00735AB8" w:rsidSect="003111B6">
      <w:headerReference w:type="even" r:id="rId12"/>
      <w:footerReference w:type="default" r:id="rId13"/>
      <w:headerReference w:type="first" r:id="rId14"/>
      <w:pgSz w:w="16838" w:h="11906" w:orient="landscape"/>
      <w:pgMar w:top="1800" w:right="1440" w:bottom="1800" w:left="1440" w:header="851" w:footer="992" w:gutter="0"/>
      <w:cols w:space="425"/>
      <w:titlePg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85732" w:rsidRDefault="00485732" w:rsidP="00500173">
      <w:r>
        <w:separator/>
      </w:r>
    </w:p>
  </w:endnote>
  <w:endnote w:type="continuationSeparator" w:id="0">
    <w:p w:rsidR="00485732" w:rsidRDefault="00485732" w:rsidP="0050017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MS Mincho">
    <w:altName w:val="Meiryo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895616952"/>
      <w:docPartObj>
        <w:docPartGallery w:val="Page Numbers (Bottom of Page)"/>
        <w:docPartUnique/>
      </w:docPartObj>
    </w:sdtPr>
    <w:sdtEndPr/>
    <w:sdtContent>
      <w:p w:rsidR="00ED3EEF" w:rsidRDefault="00ED3EEF">
        <w:pPr>
          <w:pStyle w:val="a4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06E89" w:rsidRPr="00906E89">
          <w:rPr>
            <w:noProof/>
            <w:lang w:val="zh-CN"/>
          </w:rPr>
          <w:t>12</w:t>
        </w:r>
        <w:r>
          <w:fldChar w:fldCharType="end"/>
        </w:r>
      </w:p>
    </w:sdtContent>
  </w:sdt>
  <w:p w:rsidR="00ED3EEF" w:rsidRDefault="00ED3EEF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85732" w:rsidRDefault="00485732" w:rsidP="00500173">
      <w:r>
        <w:separator/>
      </w:r>
    </w:p>
  </w:footnote>
  <w:footnote w:type="continuationSeparator" w:id="0">
    <w:p w:rsidR="00485732" w:rsidRDefault="00485732" w:rsidP="00500173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D3EEF" w:rsidRPr="002D31C6" w:rsidRDefault="00ED3EEF" w:rsidP="002D31C6">
    <w:pPr>
      <w:pStyle w:val="a3"/>
      <w:jc w:val="right"/>
      <w:rPr>
        <w:rFonts w:ascii="Times New Roman" w:hAnsi="Times New Roman" w:cs="Times New Roman"/>
        <w:sz w:val="24"/>
        <w:szCs w:val="24"/>
      </w:rPr>
    </w:pPr>
    <w:r w:rsidRPr="002D31C6">
      <w:rPr>
        <w:rFonts w:ascii="Times New Roman" w:hAnsi="Times New Roman" w:cs="Times New Roman"/>
        <w:sz w:val="24"/>
        <w:szCs w:val="24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D3EEF" w:rsidRDefault="00ED3EEF" w:rsidP="002D31C6">
    <w:pPr>
      <w:pStyle w:val="a3"/>
      <w:jc w:val="left"/>
    </w:pPr>
    <w:r w:rsidRPr="005A1D84">
      <w:rPr>
        <w:b/>
        <w:noProof/>
        <w:color w:val="A6A6A6" w:themeColor="background1" w:themeShade="A6"/>
      </w:rPr>
      <w:drawing>
        <wp:inline distT="0" distB="0" distL="0" distR="0" wp14:anchorId="50987214" wp14:editId="035D4E33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prff9vh50wtcepwrw5pfxc5z9dw0525f0w&quot;&gt;Migrasom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191&lt;/item&gt;&lt;item&gt;219&lt;/item&gt;&lt;item&gt;236&lt;/item&gt;&lt;item&gt;244&lt;/item&gt;&lt;item&gt;245&lt;/item&gt;&lt;/record-ids&gt;&lt;/item&gt;&lt;/Libraries&gt;"/>
  </w:docVars>
  <w:rsids>
    <w:rsidRoot w:val="00416C30"/>
    <w:rsid w:val="00001BC2"/>
    <w:rsid w:val="00041573"/>
    <w:rsid w:val="000608C6"/>
    <w:rsid w:val="00070430"/>
    <w:rsid w:val="00102352"/>
    <w:rsid w:val="00187495"/>
    <w:rsid w:val="001E332D"/>
    <w:rsid w:val="00216E1B"/>
    <w:rsid w:val="00217EF1"/>
    <w:rsid w:val="002346ED"/>
    <w:rsid w:val="00243210"/>
    <w:rsid w:val="002C4817"/>
    <w:rsid w:val="002D31C6"/>
    <w:rsid w:val="003111B6"/>
    <w:rsid w:val="003143D2"/>
    <w:rsid w:val="00353C07"/>
    <w:rsid w:val="003A1DDF"/>
    <w:rsid w:val="003F1CE9"/>
    <w:rsid w:val="004102FF"/>
    <w:rsid w:val="00411FC6"/>
    <w:rsid w:val="00416C30"/>
    <w:rsid w:val="00423404"/>
    <w:rsid w:val="00451E88"/>
    <w:rsid w:val="004555F8"/>
    <w:rsid w:val="004630E2"/>
    <w:rsid w:val="00485732"/>
    <w:rsid w:val="00491476"/>
    <w:rsid w:val="004B219E"/>
    <w:rsid w:val="00500173"/>
    <w:rsid w:val="00502915"/>
    <w:rsid w:val="00543BAD"/>
    <w:rsid w:val="005A28B4"/>
    <w:rsid w:val="005F1807"/>
    <w:rsid w:val="00623623"/>
    <w:rsid w:val="00664D46"/>
    <w:rsid w:val="006842BF"/>
    <w:rsid w:val="00691991"/>
    <w:rsid w:val="006A1E0C"/>
    <w:rsid w:val="00720D8F"/>
    <w:rsid w:val="00734F79"/>
    <w:rsid w:val="00735AB8"/>
    <w:rsid w:val="00735C90"/>
    <w:rsid w:val="00736632"/>
    <w:rsid w:val="0076369F"/>
    <w:rsid w:val="00793ED7"/>
    <w:rsid w:val="007E4A6C"/>
    <w:rsid w:val="00800742"/>
    <w:rsid w:val="008462FF"/>
    <w:rsid w:val="00866CA2"/>
    <w:rsid w:val="008B2E8C"/>
    <w:rsid w:val="00906E89"/>
    <w:rsid w:val="00966B7F"/>
    <w:rsid w:val="00976385"/>
    <w:rsid w:val="009A6BA1"/>
    <w:rsid w:val="009F5EC6"/>
    <w:rsid w:val="00A06FCD"/>
    <w:rsid w:val="00A224A5"/>
    <w:rsid w:val="00B37D9C"/>
    <w:rsid w:val="00BF507E"/>
    <w:rsid w:val="00C50426"/>
    <w:rsid w:val="00C91D71"/>
    <w:rsid w:val="00C965A3"/>
    <w:rsid w:val="00D26E9A"/>
    <w:rsid w:val="00D63831"/>
    <w:rsid w:val="00D63F8F"/>
    <w:rsid w:val="00D64035"/>
    <w:rsid w:val="00DA032A"/>
    <w:rsid w:val="00DC4F36"/>
    <w:rsid w:val="00E45202"/>
    <w:rsid w:val="00E7659D"/>
    <w:rsid w:val="00ED3EEF"/>
    <w:rsid w:val="00F539B5"/>
    <w:rsid w:val="00F5493F"/>
    <w:rsid w:val="00F749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51E88"/>
    <w:pPr>
      <w:widowControl w:val="0"/>
      <w:jc w:val="both"/>
    </w:pPr>
  </w:style>
  <w:style w:type="paragraph" w:styleId="3">
    <w:name w:val="heading 3"/>
    <w:basedOn w:val="a"/>
    <w:next w:val="a"/>
    <w:link w:val="3Char"/>
    <w:uiPriority w:val="9"/>
    <w:unhideWhenUsed/>
    <w:qFormat/>
    <w:rsid w:val="00500173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50017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500173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50017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500173"/>
    <w:rPr>
      <w:sz w:val="18"/>
      <w:szCs w:val="18"/>
    </w:rPr>
  </w:style>
  <w:style w:type="character" w:customStyle="1" w:styleId="3Char">
    <w:name w:val="标题 3 Char"/>
    <w:basedOn w:val="a0"/>
    <w:link w:val="3"/>
    <w:uiPriority w:val="9"/>
    <w:rsid w:val="00500173"/>
    <w:rPr>
      <w:b/>
      <w:bCs/>
      <w:sz w:val="32"/>
      <w:szCs w:val="32"/>
    </w:rPr>
  </w:style>
  <w:style w:type="character" w:customStyle="1" w:styleId="highlight">
    <w:name w:val="highlight"/>
    <w:basedOn w:val="a0"/>
    <w:rsid w:val="00500173"/>
  </w:style>
  <w:style w:type="table" w:styleId="-2">
    <w:name w:val="Light Shading Accent 2"/>
    <w:basedOn w:val="a1"/>
    <w:uiPriority w:val="60"/>
    <w:rsid w:val="00500173"/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character" w:styleId="a5">
    <w:name w:val="Emphasis"/>
    <w:basedOn w:val="a0"/>
    <w:uiPriority w:val="20"/>
    <w:qFormat/>
    <w:rsid w:val="00500173"/>
    <w:rPr>
      <w:i/>
      <w:iCs/>
    </w:rPr>
  </w:style>
  <w:style w:type="paragraph" w:customStyle="1" w:styleId="SupplementaryMaterial">
    <w:name w:val="Supplementary Material"/>
    <w:basedOn w:val="a6"/>
    <w:next w:val="a6"/>
    <w:link w:val="SupplementaryMaterialChar"/>
    <w:qFormat/>
    <w:rsid w:val="00041573"/>
    <w:pPr>
      <w:widowControl/>
      <w:suppressLineNumbers/>
      <w:spacing w:after="120"/>
      <w:outlineLvl w:val="9"/>
    </w:pPr>
    <w:rPr>
      <w:rFonts w:ascii="Times New Roman" w:eastAsiaTheme="minorEastAsia" w:hAnsi="Times New Roman" w:cs="Times New Roman"/>
      <w:bCs w:val="0"/>
      <w:i/>
      <w:kern w:val="0"/>
      <w:lang w:eastAsia="en-US"/>
    </w:rPr>
  </w:style>
  <w:style w:type="paragraph" w:styleId="a6">
    <w:name w:val="Title"/>
    <w:basedOn w:val="a"/>
    <w:next w:val="a"/>
    <w:link w:val="Char1"/>
    <w:uiPriority w:val="10"/>
    <w:qFormat/>
    <w:rsid w:val="00041573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1">
    <w:name w:val="标题 Char"/>
    <w:basedOn w:val="a0"/>
    <w:link w:val="a6"/>
    <w:uiPriority w:val="10"/>
    <w:rsid w:val="00041573"/>
    <w:rPr>
      <w:rFonts w:asciiTheme="majorHAnsi" w:eastAsia="宋体" w:hAnsiTheme="majorHAnsi" w:cstheme="majorBidi"/>
      <w:b/>
      <w:bCs/>
      <w:sz w:val="32"/>
      <w:szCs w:val="32"/>
    </w:rPr>
  </w:style>
  <w:style w:type="paragraph" w:styleId="a7">
    <w:name w:val="Balloon Text"/>
    <w:basedOn w:val="a"/>
    <w:link w:val="Char2"/>
    <w:uiPriority w:val="99"/>
    <w:semiHidden/>
    <w:unhideWhenUsed/>
    <w:rsid w:val="002D31C6"/>
    <w:rPr>
      <w:sz w:val="18"/>
      <w:szCs w:val="18"/>
    </w:rPr>
  </w:style>
  <w:style w:type="character" w:customStyle="1" w:styleId="Char2">
    <w:name w:val="批注框文本 Char"/>
    <w:basedOn w:val="a0"/>
    <w:link w:val="a7"/>
    <w:uiPriority w:val="99"/>
    <w:semiHidden/>
    <w:rsid w:val="002D31C6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2D31C6"/>
    <w:pPr>
      <w:jc w:val="center"/>
    </w:pPr>
    <w:rPr>
      <w:rFonts w:ascii="Calibri" w:hAnsi="Calibri"/>
      <w:noProof/>
      <w:sz w:val="20"/>
    </w:rPr>
  </w:style>
  <w:style w:type="character" w:customStyle="1" w:styleId="SupplementaryMaterialChar">
    <w:name w:val="Supplementary Material Char"/>
    <w:basedOn w:val="Char1"/>
    <w:link w:val="SupplementaryMaterial"/>
    <w:rsid w:val="002D31C6"/>
    <w:rPr>
      <w:rFonts w:ascii="Times New Roman" w:eastAsia="宋体" w:hAnsi="Times New Roman" w:cs="Times New Roman"/>
      <w:b/>
      <w:bCs w:val="0"/>
      <w:i/>
      <w:kern w:val="0"/>
      <w:sz w:val="32"/>
      <w:szCs w:val="32"/>
      <w:lang w:eastAsia="en-US"/>
    </w:rPr>
  </w:style>
  <w:style w:type="character" w:customStyle="1" w:styleId="EndNoteBibliographyTitleChar">
    <w:name w:val="EndNote Bibliography Title Char"/>
    <w:basedOn w:val="SupplementaryMaterialChar"/>
    <w:link w:val="EndNoteBibliographyTitle"/>
    <w:rsid w:val="002D31C6"/>
    <w:rPr>
      <w:rFonts w:ascii="Calibri" w:eastAsia="宋体" w:hAnsi="Calibri" w:cs="Times New Roman"/>
      <w:b w:val="0"/>
      <w:bCs w:val="0"/>
      <w:i w:val="0"/>
      <w:noProof/>
      <w:kern w:val="0"/>
      <w:sz w:val="20"/>
      <w:szCs w:val="32"/>
      <w:lang w:eastAsia="en-US"/>
    </w:rPr>
  </w:style>
  <w:style w:type="paragraph" w:customStyle="1" w:styleId="EndNoteBibliography">
    <w:name w:val="EndNote Bibliography"/>
    <w:basedOn w:val="a"/>
    <w:link w:val="EndNoteBibliographyChar"/>
    <w:rsid w:val="002D31C6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SupplementaryMaterialChar"/>
    <w:link w:val="EndNoteBibliography"/>
    <w:rsid w:val="002D31C6"/>
    <w:rPr>
      <w:rFonts w:ascii="Calibri" w:eastAsia="宋体" w:hAnsi="Calibri" w:cs="Times New Roman"/>
      <w:b w:val="0"/>
      <w:bCs w:val="0"/>
      <w:i w:val="0"/>
      <w:noProof/>
      <w:kern w:val="0"/>
      <w:sz w:val="20"/>
      <w:szCs w:val="32"/>
      <w:lang w:eastAsia="en-US"/>
    </w:rPr>
  </w:style>
  <w:style w:type="paragraph" w:customStyle="1" w:styleId="MDPI21heading1">
    <w:name w:val="MDPI_2.1_heading1"/>
    <w:basedOn w:val="a"/>
    <w:qFormat/>
    <w:rsid w:val="00A224A5"/>
    <w:pPr>
      <w:widowControl/>
      <w:adjustRightInd w:val="0"/>
      <w:snapToGrid w:val="0"/>
      <w:spacing w:before="240" w:after="120" w:line="260" w:lineRule="atLeast"/>
      <w:jc w:val="left"/>
      <w:outlineLvl w:val="0"/>
    </w:pPr>
    <w:rPr>
      <w:rFonts w:ascii="Palatino Linotype" w:eastAsia="Times New Roman" w:hAnsi="Palatino Linotype" w:cs="Times New Roman"/>
      <w:b/>
      <w:snapToGrid w:val="0"/>
      <w:color w:val="000000"/>
      <w:kern w:val="0"/>
      <w:sz w:val="20"/>
      <w:lang w:eastAsia="de-DE" w:bidi="en-US"/>
    </w:rPr>
  </w:style>
  <w:style w:type="table" w:styleId="a8">
    <w:name w:val="Table Grid"/>
    <w:basedOn w:val="a1"/>
    <w:uiPriority w:val="59"/>
    <w:rsid w:val="00734F7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captions">
    <w:name w:val="captions"/>
    <w:rsid w:val="0050291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51E88"/>
    <w:pPr>
      <w:widowControl w:val="0"/>
      <w:jc w:val="both"/>
    </w:pPr>
  </w:style>
  <w:style w:type="paragraph" w:styleId="3">
    <w:name w:val="heading 3"/>
    <w:basedOn w:val="a"/>
    <w:next w:val="a"/>
    <w:link w:val="3Char"/>
    <w:uiPriority w:val="9"/>
    <w:unhideWhenUsed/>
    <w:qFormat/>
    <w:rsid w:val="00500173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50017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500173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50017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500173"/>
    <w:rPr>
      <w:sz w:val="18"/>
      <w:szCs w:val="18"/>
    </w:rPr>
  </w:style>
  <w:style w:type="character" w:customStyle="1" w:styleId="3Char">
    <w:name w:val="标题 3 Char"/>
    <w:basedOn w:val="a0"/>
    <w:link w:val="3"/>
    <w:uiPriority w:val="9"/>
    <w:rsid w:val="00500173"/>
    <w:rPr>
      <w:b/>
      <w:bCs/>
      <w:sz w:val="32"/>
      <w:szCs w:val="32"/>
    </w:rPr>
  </w:style>
  <w:style w:type="character" w:customStyle="1" w:styleId="highlight">
    <w:name w:val="highlight"/>
    <w:basedOn w:val="a0"/>
    <w:rsid w:val="00500173"/>
  </w:style>
  <w:style w:type="table" w:styleId="-2">
    <w:name w:val="Light Shading Accent 2"/>
    <w:basedOn w:val="a1"/>
    <w:uiPriority w:val="60"/>
    <w:rsid w:val="00500173"/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character" w:styleId="a5">
    <w:name w:val="Emphasis"/>
    <w:basedOn w:val="a0"/>
    <w:uiPriority w:val="20"/>
    <w:qFormat/>
    <w:rsid w:val="00500173"/>
    <w:rPr>
      <w:i/>
      <w:iCs/>
    </w:rPr>
  </w:style>
  <w:style w:type="paragraph" w:customStyle="1" w:styleId="SupplementaryMaterial">
    <w:name w:val="Supplementary Material"/>
    <w:basedOn w:val="a6"/>
    <w:next w:val="a6"/>
    <w:link w:val="SupplementaryMaterialChar"/>
    <w:qFormat/>
    <w:rsid w:val="00041573"/>
    <w:pPr>
      <w:widowControl/>
      <w:suppressLineNumbers/>
      <w:spacing w:after="120"/>
      <w:outlineLvl w:val="9"/>
    </w:pPr>
    <w:rPr>
      <w:rFonts w:ascii="Times New Roman" w:eastAsiaTheme="minorEastAsia" w:hAnsi="Times New Roman" w:cs="Times New Roman"/>
      <w:bCs w:val="0"/>
      <w:i/>
      <w:kern w:val="0"/>
      <w:lang w:eastAsia="en-US"/>
    </w:rPr>
  </w:style>
  <w:style w:type="paragraph" w:styleId="a6">
    <w:name w:val="Title"/>
    <w:basedOn w:val="a"/>
    <w:next w:val="a"/>
    <w:link w:val="Char1"/>
    <w:uiPriority w:val="10"/>
    <w:qFormat/>
    <w:rsid w:val="00041573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1">
    <w:name w:val="标题 Char"/>
    <w:basedOn w:val="a0"/>
    <w:link w:val="a6"/>
    <w:uiPriority w:val="10"/>
    <w:rsid w:val="00041573"/>
    <w:rPr>
      <w:rFonts w:asciiTheme="majorHAnsi" w:eastAsia="宋体" w:hAnsiTheme="majorHAnsi" w:cstheme="majorBidi"/>
      <w:b/>
      <w:bCs/>
      <w:sz w:val="32"/>
      <w:szCs w:val="32"/>
    </w:rPr>
  </w:style>
  <w:style w:type="paragraph" w:styleId="a7">
    <w:name w:val="Balloon Text"/>
    <w:basedOn w:val="a"/>
    <w:link w:val="Char2"/>
    <w:uiPriority w:val="99"/>
    <w:semiHidden/>
    <w:unhideWhenUsed/>
    <w:rsid w:val="002D31C6"/>
    <w:rPr>
      <w:sz w:val="18"/>
      <w:szCs w:val="18"/>
    </w:rPr>
  </w:style>
  <w:style w:type="character" w:customStyle="1" w:styleId="Char2">
    <w:name w:val="批注框文本 Char"/>
    <w:basedOn w:val="a0"/>
    <w:link w:val="a7"/>
    <w:uiPriority w:val="99"/>
    <w:semiHidden/>
    <w:rsid w:val="002D31C6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2D31C6"/>
    <w:pPr>
      <w:jc w:val="center"/>
    </w:pPr>
    <w:rPr>
      <w:rFonts w:ascii="Calibri" w:hAnsi="Calibri"/>
      <w:noProof/>
      <w:sz w:val="20"/>
    </w:rPr>
  </w:style>
  <w:style w:type="character" w:customStyle="1" w:styleId="SupplementaryMaterialChar">
    <w:name w:val="Supplementary Material Char"/>
    <w:basedOn w:val="Char1"/>
    <w:link w:val="SupplementaryMaterial"/>
    <w:rsid w:val="002D31C6"/>
    <w:rPr>
      <w:rFonts w:ascii="Times New Roman" w:eastAsia="宋体" w:hAnsi="Times New Roman" w:cs="Times New Roman"/>
      <w:b/>
      <w:bCs w:val="0"/>
      <w:i/>
      <w:kern w:val="0"/>
      <w:sz w:val="32"/>
      <w:szCs w:val="32"/>
      <w:lang w:eastAsia="en-US"/>
    </w:rPr>
  </w:style>
  <w:style w:type="character" w:customStyle="1" w:styleId="EndNoteBibliographyTitleChar">
    <w:name w:val="EndNote Bibliography Title Char"/>
    <w:basedOn w:val="SupplementaryMaterialChar"/>
    <w:link w:val="EndNoteBibliographyTitle"/>
    <w:rsid w:val="002D31C6"/>
    <w:rPr>
      <w:rFonts w:ascii="Calibri" w:eastAsia="宋体" w:hAnsi="Calibri" w:cs="Times New Roman"/>
      <w:b w:val="0"/>
      <w:bCs w:val="0"/>
      <w:i w:val="0"/>
      <w:noProof/>
      <w:kern w:val="0"/>
      <w:sz w:val="20"/>
      <w:szCs w:val="32"/>
      <w:lang w:eastAsia="en-US"/>
    </w:rPr>
  </w:style>
  <w:style w:type="paragraph" w:customStyle="1" w:styleId="EndNoteBibliography">
    <w:name w:val="EndNote Bibliography"/>
    <w:basedOn w:val="a"/>
    <w:link w:val="EndNoteBibliographyChar"/>
    <w:rsid w:val="002D31C6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SupplementaryMaterialChar"/>
    <w:link w:val="EndNoteBibliography"/>
    <w:rsid w:val="002D31C6"/>
    <w:rPr>
      <w:rFonts w:ascii="Calibri" w:eastAsia="宋体" w:hAnsi="Calibri" w:cs="Times New Roman"/>
      <w:b w:val="0"/>
      <w:bCs w:val="0"/>
      <w:i w:val="0"/>
      <w:noProof/>
      <w:kern w:val="0"/>
      <w:sz w:val="20"/>
      <w:szCs w:val="32"/>
      <w:lang w:eastAsia="en-US"/>
    </w:rPr>
  </w:style>
  <w:style w:type="paragraph" w:customStyle="1" w:styleId="MDPI21heading1">
    <w:name w:val="MDPI_2.1_heading1"/>
    <w:basedOn w:val="a"/>
    <w:qFormat/>
    <w:rsid w:val="00A224A5"/>
    <w:pPr>
      <w:widowControl/>
      <w:adjustRightInd w:val="0"/>
      <w:snapToGrid w:val="0"/>
      <w:spacing w:before="240" w:after="120" w:line="260" w:lineRule="atLeast"/>
      <w:jc w:val="left"/>
      <w:outlineLvl w:val="0"/>
    </w:pPr>
    <w:rPr>
      <w:rFonts w:ascii="Palatino Linotype" w:eastAsia="Times New Roman" w:hAnsi="Palatino Linotype" w:cs="Times New Roman"/>
      <w:b/>
      <w:snapToGrid w:val="0"/>
      <w:color w:val="000000"/>
      <w:kern w:val="0"/>
      <w:sz w:val="20"/>
      <w:lang w:eastAsia="de-DE" w:bidi="en-US"/>
    </w:rPr>
  </w:style>
  <w:style w:type="table" w:styleId="a8">
    <w:name w:val="Table Grid"/>
    <w:basedOn w:val="a1"/>
    <w:uiPriority w:val="59"/>
    <w:rsid w:val="00734F7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captions">
    <w:name w:val="captions"/>
    <w:rsid w:val="0050291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ciencedirect.com/topics/neuroscience/nerve-fiber" TargetMode="External"/><Relationship Id="rId13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ncbi.nlm.nih.gov/pubmed/29782939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www.ncbi.nlm.nih.gov/gene/5961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sciencedirect.com/topics/immunology-and-microbiology/thickness" TargetMode="External"/><Relationship Id="rId14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1F0D49F-BC03-4545-9BC4-727D38E0DC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5</TotalTime>
  <Pages>12</Pages>
  <Words>9055</Words>
  <Characters>51616</Characters>
  <Application>Microsoft Office Word</Application>
  <DocSecurity>0</DocSecurity>
  <Lines>430</Lines>
  <Paragraphs>121</Paragraphs>
  <ScaleCrop>false</ScaleCrop>
  <Company/>
  <LinksUpToDate>false</LinksUpToDate>
  <CharactersWithSpaces>605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ar</dc:creator>
  <cp:keywords/>
  <dc:description/>
  <cp:lastModifiedBy>star</cp:lastModifiedBy>
  <cp:revision>144</cp:revision>
  <dcterms:created xsi:type="dcterms:W3CDTF">2019-10-19T12:33:00Z</dcterms:created>
  <dcterms:modified xsi:type="dcterms:W3CDTF">2020-05-06T10:07:00Z</dcterms:modified>
</cp:coreProperties>
</file>